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063C79F" w14:textId="77777777" w:rsidR="00094B65" w:rsidRPr="0064093B" w:rsidRDefault="00094B65" w:rsidP="00094B65">
      <w:pPr>
        <w:pStyle w:val="a3"/>
        <w:adjustRightInd w:val="0"/>
        <w:snapToGrid w:val="0"/>
        <w:spacing w:line="360" w:lineRule="auto"/>
        <w:ind w:leftChars="-5" w:left="-12" w:rightChars="-25" w:right="-60"/>
        <w:jc w:val="both"/>
        <w:rPr>
          <w:rFonts w:ascii="Arial" w:eastAsia="Arial Narrow" w:hAnsi="Arial" w:cs="Arial"/>
          <w:b/>
          <w:bCs/>
          <w:color w:val="auto"/>
          <w:sz w:val="28"/>
          <w:szCs w:val="28"/>
        </w:rPr>
      </w:pPr>
      <w:r w:rsidRPr="0064093B">
        <w:rPr>
          <w:rFonts w:ascii="Arial" w:eastAsia="Arial Narrow" w:hAnsi="Arial" w:cs="Arial"/>
          <w:b/>
          <w:bCs/>
          <w:color w:val="auto"/>
          <w:sz w:val="28"/>
          <w:szCs w:val="28"/>
        </w:rPr>
        <w:t xml:space="preserve">Discovery of potent sialic acid inhibitors against the hemagglutinin of influenza A virus </w:t>
      </w:r>
    </w:p>
    <w:p w14:paraId="6EEDF779" w14:textId="77777777" w:rsidR="00094B65" w:rsidRPr="0064093B" w:rsidRDefault="00094B65" w:rsidP="00094B65">
      <w:pPr>
        <w:pStyle w:val="a3"/>
        <w:adjustRightInd w:val="0"/>
        <w:snapToGrid w:val="0"/>
        <w:spacing w:line="360" w:lineRule="auto"/>
        <w:ind w:leftChars="-5" w:left="-12" w:rightChars="-25" w:right="-60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64093B">
        <w:rPr>
          <w:rFonts w:ascii="Times New Roman" w:hAnsi="Times New Roman" w:cs="Times New Roman"/>
          <w:color w:val="auto"/>
          <w:sz w:val="24"/>
          <w:szCs w:val="24"/>
        </w:rPr>
        <w:t xml:space="preserve">Yu-Jen </w:t>
      </w:r>
      <w:r w:rsidRPr="0064093B">
        <w:rPr>
          <w:rFonts w:ascii="Times New Roman" w:hAnsi="Times New Roman" w:cs="Times New Roman"/>
          <w:color w:val="auto"/>
          <w:sz w:val="24"/>
          <w:szCs w:val="24"/>
          <w:lang w:val="en-US"/>
        </w:rPr>
        <w:t>C</w:t>
      </w:r>
      <w:r w:rsidRPr="0064093B">
        <w:rPr>
          <w:rFonts w:ascii="Times New Roman" w:hAnsi="Times New Roman" w:cs="Times New Roman" w:hint="eastAsia"/>
          <w:color w:val="auto"/>
          <w:sz w:val="24"/>
          <w:szCs w:val="24"/>
        </w:rPr>
        <w:t>h</w:t>
      </w:r>
      <w:r w:rsidRPr="0064093B">
        <w:rPr>
          <w:rFonts w:ascii="Times New Roman" w:hAnsi="Times New Roman" w:cs="Times New Roman"/>
          <w:color w:val="auto"/>
          <w:sz w:val="24"/>
          <w:szCs w:val="24"/>
        </w:rPr>
        <w:t>ang</w:t>
      </w:r>
      <w:r w:rsidRPr="0064093B">
        <w:rPr>
          <w:rFonts w:ascii="Times New Roman" w:hAnsi="Times New Roman" w:cs="Times New Roman"/>
          <w:color w:val="auto"/>
          <w:sz w:val="24"/>
          <w:szCs w:val="24"/>
          <w:vertAlign w:val="superscript"/>
        </w:rPr>
        <w:t>1,*</w:t>
      </w:r>
      <w:r w:rsidRPr="0064093B">
        <w:rPr>
          <w:rFonts w:ascii="Times New Roman" w:hAnsi="Times New Roman" w:cs="Times New Roman"/>
          <w:color w:val="auto"/>
          <w:sz w:val="24"/>
          <w:szCs w:val="24"/>
        </w:rPr>
        <w:t>, Cheng-Yun Yeh</w:t>
      </w:r>
      <w:r w:rsidRPr="0064093B">
        <w:rPr>
          <w:rFonts w:ascii="Times New Roman" w:hAnsi="Times New Roman" w:cs="Times New Roman"/>
          <w:color w:val="auto"/>
          <w:sz w:val="24"/>
          <w:szCs w:val="24"/>
          <w:vertAlign w:val="superscript"/>
        </w:rPr>
        <w:t>1,*</w:t>
      </w:r>
      <w:r w:rsidRPr="0064093B">
        <w:rPr>
          <w:rFonts w:ascii="Times New Roman" w:hAnsi="Times New Roman" w:cs="Times New Roman"/>
          <w:color w:val="auto"/>
          <w:sz w:val="24"/>
          <w:szCs w:val="24"/>
        </w:rPr>
        <w:t>, Ju-</w:t>
      </w:r>
      <w:proofErr w:type="spellStart"/>
      <w:r w:rsidRPr="0064093B">
        <w:rPr>
          <w:rFonts w:ascii="Times New Roman" w:hAnsi="Times New Roman" w:cs="Times New Roman"/>
          <w:color w:val="auto"/>
          <w:sz w:val="24"/>
          <w:szCs w:val="24"/>
        </w:rPr>
        <w:t>Chien</w:t>
      </w:r>
      <w:proofErr w:type="spellEnd"/>
      <w:r w:rsidRPr="0064093B">
        <w:rPr>
          <w:rFonts w:ascii="Times New Roman" w:hAnsi="Times New Roman" w:cs="Times New Roman"/>
          <w:color w:val="auto"/>
          <w:sz w:val="24"/>
          <w:szCs w:val="24"/>
        </w:rPr>
        <w:t xml:space="preserve"> Cheng</w:t>
      </w:r>
      <w:r w:rsidRPr="0064093B">
        <w:rPr>
          <w:rFonts w:ascii="Times New Roman" w:hAnsi="Times New Roman" w:cs="Times New Roman"/>
          <w:color w:val="auto"/>
          <w:sz w:val="24"/>
          <w:szCs w:val="24"/>
          <w:vertAlign w:val="superscript"/>
        </w:rPr>
        <w:t>2</w:t>
      </w:r>
      <w:r w:rsidRPr="0064093B">
        <w:rPr>
          <w:rFonts w:ascii="Times New Roman" w:hAnsi="Times New Roman" w:cs="Times New Roman"/>
          <w:color w:val="auto"/>
          <w:sz w:val="24"/>
          <w:szCs w:val="24"/>
        </w:rPr>
        <w:t>, Yu-Qi Huang</w:t>
      </w:r>
      <w:r w:rsidRPr="0064093B">
        <w:rPr>
          <w:rFonts w:ascii="Times New Roman" w:hAnsi="Times New Roman" w:cs="Times New Roman"/>
          <w:color w:val="auto"/>
          <w:sz w:val="24"/>
          <w:szCs w:val="24"/>
          <w:vertAlign w:val="superscript"/>
        </w:rPr>
        <w:t>2</w:t>
      </w:r>
      <w:r w:rsidRPr="0064093B">
        <w:rPr>
          <w:rFonts w:ascii="Times New Roman" w:hAnsi="Times New Roman" w:cs="Times New Roman"/>
          <w:color w:val="auto"/>
          <w:sz w:val="24"/>
          <w:szCs w:val="24"/>
        </w:rPr>
        <w:t>, Kai-Cheng Hsu</w:t>
      </w:r>
      <w:r w:rsidRPr="0064093B">
        <w:rPr>
          <w:rFonts w:ascii="Times New Roman" w:hAnsi="Times New Roman" w:cs="Times New Roman"/>
          <w:color w:val="auto"/>
          <w:sz w:val="24"/>
          <w:szCs w:val="24"/>
          <w:vertAlign w:val="superscript"/>
        </w:rPr>
        <w:t>3</w:t>
      </w:r>
      <w:r w:rsidRPr="0064093B">
        <w:rPr>
          <w:rFonts w:ascii="Times New Roman" w:hAnsi="Times New Roman" w:cs="Times New Roman"/>
          <w:color w:val="auto"/>
          <w:sz w:val="24"/>
          <w:szCs w:val="24"/>
        </w:rPr>
        <w:t>, Yu-Feng Lin</w:t>
      </w:r>
      <w:r w:rsidRPr="0064093B">
        <w:rPr>
          <w:rFonts w:ascii="Times New Roman" w:hAnsi="Times New Roman" w:cs="Times New Roman"/>
          <w:color w:val="auto"/>
          <w:sz w:val="24"/>
          <w:szCs w:val="24"/>
          <w:vertAlign w:val="superscript"/>
        </w:rPr>
        <w:t>4</w:t>
      </w:r>
      <w:r w:rsidRPr="0064093B">
        <w:rPr>
          <w:rFonts w:ascii="Times New Roman" w:hAnsi="Times New Roman" w:cs="Times New Roman"/>
          <w:color w:val="auto"/>
          <w:sz w:val="24"/>
          <w:szCs w:val="24"/>
        </w:rPr>
        <w:t xml:space="preserve"> &amp; Chih-Hao Lu</w:t>
      </w:r>
      <w:r w:rsidRPr="0064093B">
        <w:rPr>
          <w:rFonts w:ascii="Times New Roman" w:hAnsi="Times New Roman" w:cs="Times New Roman"/>
          <w:color w:val="auto"/>
          <w:sz w:val="24"/>
          <w:szCs w:val="24"/>
          <w:vertAlign w:val="superscript"/>
        </w:rPr>
        <w:t>1,2,5</w:t>
      </w:r>
    </w:p>
    <w:p w14:paraId="3A3BDF8F" w14:textId="77777777" w:rsidR="00094B65" w:rsidRPr="0064093B" w:rsidRDefault="00094B65" w:rsidP="00094B65">
      <w:pPr>
        <w:adjustRightInd w:val="0"/>
        <w:snapToGrid w:val="0"/>
        <w:spacing w:line="360" w:lineRule="auto"/>
        <w:ind w:leftChars="-5" w:left="-12" w:rightChars="-25" w:right="-60"/>
        <w:jc w:val="both"/>
        <w:rPr>
          <w:rFonts w:ascii="Times New Roman" w:hAnsi="Times New Roman" w:cs="Times New Roman"/>
        </w:rPr>
      </w:pPr>
      <w:r w:rsidRPr="0064093B">
        <w:rPr>
          <w:rFonts w:ascii="Times New Roman" w:hAnsi="Times New Roman" w:cs="Times New Roman"/>
          <w:vertAlign w:val="superscript"/>
        </w:rPr>
        <w:t>1</w:t>
      </w:r>
      <w:r w:rsidRPr="0064093B">
        <w:rPr>
          <w:rFonts w:ascii="Times New Roman" w:hAnsi="Times New Roman" w:cs="Times New Roman"/>
        </w:rPr>
        <w:t>The Ph.D. Program of Biotechnology and Biomedical industry, China Medical University, Taichung, Taiwan</w:t>
      </w:r>
    </w:p>
    <w:p w14:paraId="25FC3B81" w14:textId="77777777" w:rsidR="00094B65" w:rsidRPr="0064093B" w:rsidRDefault="00094B65" w:rsidP="00094B65">
      <w:pPr>
        <w:adjustRightInd w:val="0"/>
        <w:snapToGrid w:val="0"/>
        <w:spacing w:line="360" w:lineRule="auto"/>
        <w:ind w:leftChars="-5" w:left="-12" w:rightChars="-25" w:right="-60"/>
        <w:jc w:val="both"/>
        <w:rPr>
          <w:rFonts w:ascii="Times New Roman" w:hAnsi="Times New Roman" w:cs="Times New Roman"/>
        </w:rPr>
      </w:pPr>
      <w:r w:rsidRPr="0064093B">
        <w:rPr>
          <w:rFonts w:ascii="Times New Roman" w:hAnsi="Times New Roman" w:cs="Times New Roman"/>
          <w:vertAlign w:val="superscript"/>
        </w:rPr>
        <w:t>2</w:t>
      </w:r>
      <w:r w:rsidRPr="0064093B">
        <w:rPr>
          <w:rFonts w:ascii="Times New Roman" w:hAnsi="Times New Roman" w:cs="Times New Roman"/>
        </w:rPr>
        <w:t>Department of Medical Laboratory Science and Biotechnology, China Medical University, Taichung, Taiwan</w:t>
      </w:r>
    </w:p>
    <w:p w14:paraId="58839370" w14:textId="77777777" w:rsidR="00094B65" w:rsidRPr="0064093B" w:rsidRDefault="00094B65" w:rsidP="00094B65">
      <w:pPr>
        <w:adjustRightInd w:val="0"/>
        <w:snapToGrid w:val="0"/>
        <w:spacing w:line="360" w:lineRule="auto"/>
        <w:ind w:leftChars="-5" w:left="-12" w:rightChars="-25" w:right="-60"/>
        <w:jc w:val="both"/>
        <w:rPr>
          <w:rFonts w:ascii="Times New Roman" w:hAnsi="Times New Roman" w:cs="Times New Roman"/>
        </w:rPr>
      </w:pPr>
      <w:r w:rsidRPr="0064093B">
        <w:rPr>
          <w:rFonts w:ascii="Times New Roman" w:hAnsi="Times New Roman" w:cs="Times New Roman"/>
          <w:vertAlign w:val="superscript"/>
        </w:rPr>
        <w:t>3</w:t>
      </w:r>
      <w:r w:rsidRPr="0064093B">
        <w:rPr>
          <w:rFonts w:ascii="Times New Roman" w:hAnsi="Times New Roman" w:cs="Times New Roman"/>
        </w:rPr>
        <w:t>Graduate Institute of Cancer Biology and Drug Discovery, Taipei Medical University, Taipei, Taiwan</w:t>
      </w:r>
    </w:p>
    <w:p w14:paraId="4ABC05C8" w14:textId="77777777" w:rsidR="00094B65" w:rsidRPr="0064093B" w:rsidRDefault="00094B65" w:rsidP="00094B65">
      <w:pPr>
        <w:adjustRightInd w:val="0"/>
        <w:snapToGrid w:val="0"/>
        <w:spacing w:line="360" w:lineRule="auto"/>
        <w:ind w:leftChars="-5" w:left="-12" w:rightChars="-25" w:right="-60"/>
        <w:jc w:val="both"/>
        <w:rPr>
          <w:rFonts w:ascii="Times New Roman" w:hAnsi="Times New Roman" w:cs="Times New Roman"/>
        </w:rPr>
      </w:pPr>
      <w:r w:rsidRPr="0064093B">
        <w:rPr>
          <w:rFonts w:ascii="Times New Roman" w:hAnsi="Times New Roman" w:cs="Times New Roman"/>
          <w:vertAlign w:val="superscript"/>
        </w:rPr>
        <w:t>4</w:t>
      </w:r>
      <w:r w:rsidRPr="0064093B">
        <w:rPr>
          <w:rFonts w:ascii="Times New Roman" w:hAnsi="Times New Roman" w:cs="Times New Roman"/>
        </w:rPr>
        <w:t>Department of Medical Laboratory Science and Biotechnology, Asia University, Taichung, Taiwan</w:t>
      </w:r>
    </w:p>
    <w:p w14:paraId="2A36982F" w14:textId="77777777" w:rsidR="00094B65" w:rsidRPr="0064093B" w:rsidRDefault="00094B65" w:rsidP="00094B65">
      <w:pPr>
        <w:adjustRightInd w:val="0"/>
        <w:snapToGrid w:val="0"/>
        <w:spacing w:line="360" w:lineRule="auto"/>
        <w:ind w:leftChars="-5" w:left="-12" w:rightChars="-25" w:right="-60"/>
        <w:jc w:val="both"/>
        <w:rPr>
          <w:rFonts w:ascii="Times New Roman" w:hAnsi="Times New Roman" w:cs="Times New Roman"/>
        </w:rPr>
      </w:pPr>
      <w:r w:rsidRPr="0064093B">
        <w:rPr>
          <w:rFonts w:ascii="Times New Roman" w:hAnsi="Times New Roman" w:cs="Times New Roman"/>
          <w:vertAlign w:val="superscript"/>
        </w:rPr>
        <w:t>5</w:t>
      </w:r>
      <w:r w:rsidRPr="0064093B">
        <w:rPr>
          <w:rFonts w:ascii="Times New Roman" w:hAnsi="Times New Roman" w:cs="Times New Roman"/>
        </w:rPr>
        <w:t>Graduate Institute of Biomedical Sciences, China Medical University, Taichung, Taiwan</w:t>
      </w:r>
    </w:p>
    <w:p w14:paraId="0B790457" w14:textId="77777777" w:rsidR="00094B65" w:rsidRPr="0064093B" w:rsidRDefault="00094B65" w:rsidP="00094B65">
      <w:pPr>
        <w:pStyle w:val="1"/>
        <w:adjustRightInd w:val="0"/>
        <w:snapToGrid w:val="0"/>
        <w:spacing w:before="0" w:after="0" w:line="360" w:lineRule="auto"/>
        <w:rPr>
          <w:color w:val="auto"/>
          <w:sz w:val="24"/>
          <w:szCs w:val="24"/>
        </w:rPr>
      </w:pPr>
      <w:r w:rsidRPr="0064093B">
        <w:rPr>
          <w:color w:val="auto"/>
          <w:sz w:val="24"/>
          <w:szCs w:val="24"/>
          <w:lang w:val="en-US"/>
        </w:rPr>
        <w:t>*These authors contributed equally to this work.</w:t>
      </w:r>
    </w:p>
    <w:p w14:paraId="3CA83919" w14:textId="77777777" w:rsidR="00094B65" w:rsidRPr="0064093B" w:rsidRDefault="00094B65" w:rsidP="00094B65">
      <w:pPr>
        <w:pStyle w:val="1"/>
        <w:adjustRightInd w:val="0"/>
        <w:snapToGrid w:val="0"/>
        <w:spacing w:before="0" w:after="0" w:line="360" w:lineRule="auto"/>
        <w:rPr>
          <w:color w:val="auto"/>
          <w:sz w:val="24"/>
          <w:szCs w:val="24"/>
        </w:rPr>
      </w:pPr>
      <w:r w:rsidRPr="0064093B">
        <w:rPr>
          <w:color w:val="auto"/>
          <w:sz w:val="24"/>
          <w:szCs w:val="24"/>
        </w:rPr>
        <w:t>Correspondence</w:t>
      </w:r>
    </w:p>
    <w:p w14:paraId="1CA35677" w14:textId="77777777" w:rsidR="00094B65" w:rsidRPr="0064093B" w:rsidRDefault="00094B65" w:rsidP="00094B65">
      <w:pPr>
        <w:adjustRightInd w:val="0"/>
        <w:snapToGrid w:val="0"/>
        <w:spacing w:line="360" w:lineRule="auto"/>
        <w:ind w:leftChars="-5" w:left="-12" w:rightChars="-25" w:right="-60"/>
        <w:jc w:val="both"/>
        <w:rPr>
          <w:rFonts w:ascii="Times New Roman" w:hAnsi="Times New Roman" w:cs="Times New Roman"/>
        </w:rPr>
      </w:pPr>
      <w:r w:rsidRPr="0064093B">
        <w:rPr>
          <w:rFonts w:ascii="Times New Roman" w:hAnsi="Times New Roman" w:cs="Times New Roman"/>
        </w:rPr>
        <w:t>Chih-Hao Lu, The Ph.D. Program of Biotechnology and Biomedical industry, China Medical University, No.91, Hsueh-Shih Road, Taichung, 40402, Taiwan</w:t>
      </w:r>
    </w:p>
    <w:p w14:paraId="4138D9AA" w14:textId="77777777" w:rsidR="00094B65" w:rsidRDefault="00094B65" w:rsidP="00094B65">
      <w:pPr>
        <w:adjustRightInd w:val="0"/>
        <w:snapToGrid w:val="0"/>
        <w:spacing w:line="360" w:lineRule="auto"/>
        <w:ind w:leftChars="-5" w:left="-12" w:rightChars="-25" w:right="-60"/>
        <w:jc w:val="both"/>
        <w:rPr>
          <w:rStyle w:val="a5"/>
          <w:rFonts w:ascii="Times New Roman" w:hAnsi="Times New Roman" w:cs="Times New Roman"/>
        </w:rPr>
      </w:pPr>
      <w:r w:rsidRPr="0064093B">
        <w:rPr>
          <w:rFonts w:ascii="Times New Roman" w:hAnsi="Times New Roman" w:cs="Times New Roman"/>
        </w:rPr>
        <w:t xml:space="preserve">Email: </w:t>
      </w:r>
      <w:hyperlink r:id="rId4" w:history="1">
        <w:r w:rsidRPr="0064093B">
          <w:rPr>
            <w:rStyle w:val="a5"/>
            <w:rFonts w:ascii="Times New Roman" w:hAnsi="Times New Roman" w:cs="Times New Roman"/>
          </w:rPr>
          <w:t>chlu@mail.cmu.edu.tw</w:t>
        </w:r>
      </w:hyperlink>
    </w:p>
    <w:p w14:paraId="3BBDD853" w14:textId="77777777" w:rsidR="00094B65" w:rsidRDefault="00094B65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4C9C7934" w14:textId="3D031EB5" w:rsidR="001E5DB1" w:rsidRPr="002D5A99" w:rsidRDefault="001E5DB1" w:rsidP="001E5DB1">
      <w:pPr>
        <w:ind w:leftChars="-5" w:left="-12" w:rightChars="-25" w:right="-60"/>
        <w:jc w:val="both"/>
        <w:rPr>
          <w:rFonts w:ascii="Times New Roman" w:hAnsi="Times New Roman" w:cs="Times New Roman"/>
        </w:rPr>
      </w:pPr>
      <w:r w:rsidRPr="002D5A99">
        <w:rPr>
          <w:rFonts w:ascii="Times New Roman" w:hAnsi="Times New Roman" w:cs="Times New Roman"/>
          <w:b/>
        </w:rPr>
        <w:lastRenderedPageBreak/>
        <w:t>Table S1</w:t>
      </w:r>
      <w:r w:rsidRPr="002D5A99">
        <w:rPr>
          <w:rFonts w:ascii="Times New Roman" w:hAnsi="Times New Roman" w:cs="Times New Roman"/>
        </w:rPr>
        <w:t xml:space="preserve"> The top </w:t>
      </w:r>
      <w:r w:rsidR="00974264" w:rsidRPr="002D5A99">
        <w:rPr>
          <w:rFonts w:ascii="Times New Roman" w:hAnsi="Times New Roman" w:cs="Times New Roman"/>
        </w:rPr>
        <w:t>twenty</w:t>
      </w:r>
      <w:r w:rsidRPr="002D5A99">
        <w:rPr>
          <w:rFonts w:ascii="Times New Roman" w:hAnsi="Times New Roman" w:cs="Times New Roman"/>
        </w:rPr>
        <w:t xml:space="preserve"> compounds are identified from virtual screening and ranked based on the </w:t>
      </w:r>
      <w:proofErr w:type="spellStart"/>
      <w:r w:rsidRPr="002D5A99">
        <w:rPr>
          <w:rFonts w:ascii="Times New Roman" w:hAnsi="Times New Roman" w:cs="Times New Roman"/>
        </w:rPr>
        <w:t>SiMMap</w:t>
      </w:r>
      <w:proofErr w:type="spellEnd"/>
      <w:r w:rsidRPr="002D5A99">
        <w:rPr>
          <w:rFonts w:ascii="Times New Roman" w:hAnsi="Times New Roman" w:cs="Times New Roman"/>
        </w:rPr>
        <w:t xml:space="preserve"> score.</w:t>
      </w:r>
    </w:p>
    <w:tbl>
      <w:tblPr>
        <w:tblW w:w="8505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064"/>
        <w:gridCol w:w="2125"/>
        <w:gridCol w:w="1366"/>
        <w:gridCol w:w="911"/>
        <w:gridCol w:w="911"/>
        <w:gridCol w:w="911"/>
        <w:gridCol w:w="1217"/>
      </w:tblGrid>
      <w:tr w:rsidR="002D5A99" w:rsidRPr="002D5A99" w14:paraId="4E7A2E18" w14:textId="77777777" w:rsidTr="00836BA2">
        <w:trPr>
          <w:trHeight w:val="320"/>
        </w:trPr>
        <w:tc>
          <w:tcPr>
            <w:tcW w:w="10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9E28E6B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D5A99">
              <w:rPr>
                <w:rFonts w:ascii="Times New Roman" w:hAnsi="Times New Roman" w:cs="Times New Roman"/>
                <w:b/>
                <w:bCs/>
              </w:rPr>
              <w:t>Rank</w:t>
            </w:r>
          </w:p>
        </w:tc>
        <w:tc>
          <w:tcPr>
            <w:tcW w:w="21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7E6021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D5A99">
              <w:rPr>
                <w:rFonts w:ascii="Times New Roman" w:hAnsi="Times New Roman" w:cs="Times New Roman"/>
                <w:b/>
                <w:bCs/>
              </w:rPr>
              <w:t>Compounds</w:t>
            </w:r>
          </w:p>
        </w:tc>
        <w:tc>
          <w:tcPr>
            <w:tcW w:w="13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3ADA35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2D5A99">
              <w:rPr>
                <w:rFonts w:ascii="Times New Roman" w:hAnsi="Times New Roman" w:cs="Times New Roman"/>
                <w:b/>
                <w:bCs/>
              </w:rPr>
              <w:t>SiMMap</w:t>
            </w:r>
            <w:proofErr w:type="spellEnd"/>
            <w:r w:rsidRPr="002D5A99">
              <w:rPr>
                <w:rFonts w:ascii="Times New Roman" w:hAnsi="Times New Roman" w:cs="Times New Roman"/>
                <w:b/>
                <w:bCs/>
              </w:rPr>
              <w:t xml:space="preserve"> Score</w:t>
            </w:r>
          </w:p>
        </w:tc>
        <w:tc>
          <w:tcPr>
            <w:tcW w:w="9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D205C9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D5A99">
              <w:rPr>
                <w:rFonts w:ascii="Times New Roman" w:hAnsi="Times New Roman" w:cs="Times New Roman"/>
                <w:b/>
                <w:bCs/>
              </w:rPr>
              <w:t>E1</w:t>
            </w:r>
          </w:p>
        </w:tc>
        <w:tc>
          <w:tcPr>
            <w:tcW w:w="9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34C464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D5A99">
              <w:rPr>
                <w:rFonts w:ascii="Times New Roman" w:hAnsi="Times New Roman" w:cs="Times New Roman"/>
                <w:b/>
                <w:bCs/>
              </w:rPr>
              <w:t>H1</w:t>
            </w:r>
          </w:p>
        </w:tc>
        <w:tc>
          <w:tcPr>
            <w:tcW w:w="9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5EF809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D5A99">
              <w:rPr>
                <w:rFonts w:ascii="Times New Roman" w:hAnsi="Times New Roman" w:cs="Times New Roman"/>
                <w:b/>
                <w:bCs/>
              </w:rPr>
              <w:t>V1</w:t>
            </w:r>
          </w:p>
        </w:tc>
        <w:tc>
          <w:tcPr>
            <w:tcW w:w="1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5E4497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D5A99">
              <w:rPr>
                <w:rFonts w:ascii="Times New Roman" w:hAnsi="Times New Roman" w:cs="Times New Roman"/>
                <w:b/>
                <w:bCs/>
              </w:rPr>
              <w:t>Purchased</w:t>
            </w:r>
          </w:p>
        </w:tc>
      </w:tr>
      <w:tr w:rsidR="002D5A99" w:rsidRPr="002D5A99" w14:paraId="674323FC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47355F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75183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97307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EB375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3.246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75112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DD08A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63664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188A0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V</w:t>
            </w:r>
          </w:p>
        </w:tc>
      </w:tr>
      <w:tr w:rsidR="002D5A99" w:rsidRPr="002D5A99" w14:paraId="77127B2A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C86DCA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8AB42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47717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EEAC1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3.207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0B78B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E29A2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01965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B26F7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V</w:t>
            </w:r>
          </w:p>
        </w:tc>
      </w:tr>
      <w:tr w:rsidR="002D5A99" w:rsidRPr="002D5A99" w14:paraId="6AE1F9D8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0BE542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6D724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4299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84277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3.205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AA687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32D9C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8985B9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BF20F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V</w:t>
            </w:r>
          </w:p>
        </w:tc>
      </w:tr>
      <w:tr w:rsidR="002D5A99" w:rsidRPr="002D5A99" w14:paraId="3E5C6E58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3ACFD9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4A5C1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84472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7A293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3.205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4A37E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0D432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93736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80388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V</w:t>
            </w:r>
          </w:p>
        </w:tc>
      </w:tr>
      <w:tr w:rsidR="002D5A99" w:rsidRPr="002D5A99" w14:paraId="1B6723E5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01FC35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58015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85561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F5ECD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3.205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4A8A7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6E1C3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FE08A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5DAC9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V</w:t>
            </w:r>
          </w:p>
        </w:tc>
      </w:tr>
      <w:tr w:rsidR="002D5A99" w:rsidRPr="002D5A99" w14:paraId="6A4555E1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D8B79F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927C7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134131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7CF0A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3.20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E92FF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9E461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B295F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EDA9B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V</w:t>
            </w:r>
          </w:p>
        </w:tc>
      </w:tr>
      <w:tr w:rsidR="002D5A99" w:rsidRPr="002D5A99" w14:paraId="2CF802B2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FC9653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F8BBF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45583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114EC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3.199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C94C1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35C9F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5158E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8C19A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V</w:t>
            </w:r>
          </w:p>
        </w:tc>
      </w:tr>
      <w:tr w:rsidR="002D5A99" w:rsidRPr="002D5A99" w14:paraId="4068CCB5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8C20A9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DBD80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45208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BA3A0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3.196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11FF1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35343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E3523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96D08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V</w:t>
            </w:r>
          </w:p>
        </w:tc>
      </w:tr>
      <w:tr w:rsidR="002D5A99" w:rsidRPr="002D5A99" w14:paraId="43DD9D57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821EE3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7A9DC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715307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C03AA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3.196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540B6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0698D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DFB20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7B73E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2D5A99" w:rsidRPr="002D5A99" w14:paraId="336B395F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E9E7F3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42AD8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296652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C8AF2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3.193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B1DA9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DBBA1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3E428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4B61C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2D5A99" w:rsidRPr="002D5A99" w14:paraId="2A577C9C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84CC40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C8BD2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621095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C9F39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3.192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546CB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9A199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97235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F060A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V</w:t>
            </w:r>
          </w:p>
        </w:tc>
      </w:tr>
      <w:tr w:rsidR="002D5A99" w:rsidRPr="002D5A99" w14:paraId="1B48E346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543161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745BC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320860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AFB91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2.273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19AFB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35698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DD3AC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E27C7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2D5A99" w:rsidRPr="002D5A99" w14:paraId="31AAB059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43B026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972B9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104528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32A01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2.27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F3984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E2590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3F062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9CF19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2D5A99" w:rsidRPr="002D5A99" w14:paraId="70B27B0A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3C1DFF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7AD69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703071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44CAB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2.269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E0673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A4AD0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4C9BA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BDF4F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2D5A99" w:rsidRPr="002D5A99" w14:paraId="75474AA6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272852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284AB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622187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85468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2.267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B1424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0744E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ABC44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52DB6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2D5A99" w:rsidRPr="002D5A99" w14:paraId="2038E693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07B099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EC5D0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18193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76314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2.263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0B7AE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36325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F44DE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1C03E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2D5A99" w:rsidRPr="002D5A99" w14:paraId="4CBD7767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F261A4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8B6AC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46715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49770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2.259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26AF3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D95C9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831FC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274F4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2D5A99" w:rsidRPr="002D5A99" w14:paraId="3F77AE0D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9A7E31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7D421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292236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19D8D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2.258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60078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CB1B2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9B2B0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8C62E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2D5A99" w:rsidRPr="002D5A99" w14:paraId="119277F7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5CEC4E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26665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305183</w:t>
            </w:r>
          </w:p>
        </w:tc>
        <w:tc>
          <w:tcPr>
            <w:tcW w:w="13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F067C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2.257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89C10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7E390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1C54F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B31CE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2D5A99" w:rsidRPr="002D5A99" w14:paraId="0BFDF31E" w14:textId="77777777" w:rsidTr="00836BA2">
        <w:trPr>
          <w:trHeight w:val="320"/>
        </w:trPr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B110730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21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4D88B8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NSC149033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82AAE0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2.255</w:t>
            </w:r>
          </w:p>
        </w:tc>
        <w:tc>
          <w:tcPr>
            <w:tcW w:w="9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E21768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9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A8EE49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CA49F3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83CA8A" w14:textId="77777777" w:rsidR="001E5DB1" w:rsidRPr="002D5A99" w:rsidRDefault="001E5DB1" w:rsidP="001E5DB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</w:tbl>
    <w:p w14:paraId="2864775A" w14:textId="77777777" w:rsidR="00836BA2" w:rsidRPr="002D5A99" w:rsidRDefault="00836BA2" w:rsidP="00836BA2">
      <w:pPr>
        <w:ind w:leftChars="-5" w:left="-12" w:rightChars="-25" w:right="-60"/>
        <w:jc w:val="both"/>
        <w:rPr>
          <w:rFonts w:ascii="Times New Roman" w:hAnsi="Times New Roman" w:cs="Times New Roman"/>
          <w:b/>
        </w:rPr>
      </w:pPr>
    </w:p>
    <w:p w14:paraId="31438D0A" w14:textId="77777777" w:rsidR="00836BA2" w:rsidRPr="002D5A99" w:rsidRDefault="00836BA2">
      <w:pPr>
        <w:rPr>
          <w:rFonts w:ascii="Times New Roman" w:hAnsi="Times New Roman" w:cs="Times New Roman"/>
          <w:b/>
        </w:rPr>
      </w:pPr>
      <w:r w:rsidRPr="002D5A99">
        <w:rPr>
          <w:rFonts w:ascii="Times New Roman" w:hAnsi="Times New Roman" w:cs="Times New Roman"/>
          <w:b/>
        </w:rPr>
        <w:br w:type="page"/>
      </w:r>
    </w:p>
    <w:p w14:paraId="07868E34" w14:textId="77777777" w:rsidR="00836BA2" w:rsidRPr="002D5A99" w:rsidRDefault="00836BA2" w:rsidP="00836BA2">
      <w:pPr>
        <w:ind w:leftChars="-5" w:left="-12" w:rightChars="-25" w:right="-60"/>
        <w:jc w:val="both"/>
        <w:rPr>
          <w:rFonts w:ascii="Times New Roman" w:hAnsi="Times New Roman" w:cs="Times New Roman"/>
        </w:rPr>
      </w:pPr>
      <w:r w:rsidRPr="002D5A99">
        <w:rPr>
          <w:rFonts w:ascii="Times New Roman" w:hAnsi="Times New Roman" w:cs="Times New Roman"/>
          <w:b/>
        </w:rPr>
        <w:lastRenderedPageBreak/>
        <w:t>Table S2</w:t>
      </w:r>
      <w:r w:rsidRPr="002D5A99">
        <w:rPr>
          <w:rFonts w:ascii="Times New Roman" w:hAnsi="Times New Roman" w:cs="Times New Roman"/>
        </w:rPr>
        <w:t xml:space="preserve"> The </w:t>
      </w:r>
      <w:r w:rsidR="003D5A02" w:rsidRPr="002D5A99">
        <w:rPr>
          <w:rFonts w:ascii="Times New Roman" w:hAnsi="Times New Roman" w:cs="Times New Roman"/>
        </w:rPr>
        <w:t>SMILES</w:t>
      </w:r>
      <w:r w:rsidR="00974264" w:rsidRPr="002D5A99">
        <w:rPr>
          <w:rFonts w:ascii="Times New Roman" w:hAnsi="Times New Roman" w:cs="Times New Roman"/>
        </w:rPr>
        <w:t xml:space="preserve"> code of twelve </w:t>
      </w:r>
      <w:r w:rsidRPr="002D5A99">
        <w:rPr>
          <w:rFonts w:ascii="Times New Roman" w:hAnsi="Times New Roman" w:cs="Times New Roman"/>
        </w:rPr>
        <w:t xml:space="preserve">derivative compounds </w:t>
      </w:r>
      <w:r w:rsidR="00974264" w:rsidRPr="002D5A99">
        <w:rPr>
          <w:rFonts w:ascii="Times New Roman" w:hAnsi="Times New Roman" w:cs="Times New Roman"/>
        </w:rPr>
        <w:t>and</w:t>
      </w:r>
      <w:r w:rsidRPr="002D5A99">
        <w:rPr>
          <w:rFonts w:ascii="Times New Roman" w:hAnsi="Times New Roman" w:cs="Times New Roman"/>
        </w:rPr>
        <w:t xml:space="preserve"> NSC85561.</w:t>
      </w:r>
    </w:p>
    <w:tbl>
      <w:tblPr>
        <w:tblW w:w="8300" w:type="dxa"/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560"/>
        <w:gridCol w:w="6740"/>
      </w:tblGrid>
      <w:tr w:rsidR="002D5A99" w:rsidRPr="002D5A99" w14:paraId="47F9C468" w14:textId="77777777" w:rsidTr="00896D39">
        <w:trPr>
          <w:trHeight w:val="283"/>
        </w:trPr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00A2500" w14:textId="77777777" w:rsidR="00974264" w:rsidRPr="002D5A99" w:rsidRDefault="00974264" w:rsidP="00406AE6">
            <w:pPr>
              <w:spacing w:before="40" w:after="40"/>
              <w:ind w:left="101" w:right="101"/>
              <w:rPr>
                <w:rFonts w:ascii="Times New Roman" w:eastAsia="Arial" w:hAnsi="Times New Roman" w:cs="Times New Roman"/>
                <w:b/>
                <w:bCs/>
                <w:kern w:val="2"/>
              </w:rPr>
            </w:pPr>
            <w:r w:rsidRPr="002D5A99">
              <w:rPr>
                <w:rFonts w:ascii="Times New Roman" w:eastAsia="Arial" w:hAnsi="Times New Roman" w:cs="Times New Roman"/>
                <w:b/>
                <w:bCs/>
                <w:kern w:val="2"/>
              </w:rPr>
              <w:t>Compounds</w:t>
            </w:r>
          </w:p>
        </w:tc>
        <w:tc>
          <w:tcPr>
            <w:tcW w:w="67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03A4F1C" w14:textId="77777777" w:rsidR="00974264" w:rsidRPr="002D5A99" w:rsidRDefault="00C972AA" w:rsidP="00406AE6">
            <w:pPr>
              <w:spacing w:before="40" w:after="40"/>
              <w:ind w:left="101" w:right="101"/>
              <w:rPr>
                <w:rFonts w:ascii="Times New Roman" w:eastAsia="Arial" w:hAnsi="Times New Roman" w:cs="Times New Roman"/>
                <w:b/>
                <w:bCs/>
                <w:kern w:val="2"/>
              </w:rPr>
            </w:pPr>
            <w:r w:rsidRPr="002D5A99">
              <w:rPr>
                <w:rFonts w:ascii="Times New Roman" w:eastAsia="Arial" w:hAnsi="Times New Roman" w:cs="Times New Roman"/>
                <w:b/>
                <w:bCs/>
                <w:kern w:val="2"/>
              </w:rPr>
              <w:t>SMILES</w:t>
            </w:r>
          </w:p>
        </w:tc>
      </w:tr>
      <w:tr w:rsidR="002D5A99" w:rsidRPr="002D5A99" w14:paraId="5C37DD42" w14:textId="77777777" w:rsidTr="00896D39">
        <w:trPr>
          <w:trHeight w:val="283"/>
        </w:trPr>
        <w:tc>
          <w:tcPr>
            <w:tcW w:w="1560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F09E73" w14:textId="77777777" w:rsidR="00836BA2" w:rsidRPr="002D5A99" w:rsidRDefault="00836BA2" w:rsidP="00406AE6">
            <w:pPr>
              <w:spacing w:before="40" w:after="40"/>
              <w:ind w:left="101" w:right="101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eastAsia="Arial" w:hAnsi="Times New Roman" w:cs="Times New Roman"/>
                <w:kern w:val="2"/>
              </w:rPr>
              <w:t>NSC326197</w:t>
            </w:r>
          </w:p>
        </w:tc>
        <w:tc>
          <w:tcPr>
            <w:tcW w:w="6740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FB855B" w14:textId="77777777" w:rsidR="00C24905" w:rsidRPr="002D5A99" w:rsidRDefault="005151C3" w:rsidP="00D2346A">
            <w:pPr>
              <w:spacing w:before="40" w:after="40"/>
              <w:ind w:left="101" w:right="101"/>
              <w:jc w:val="both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C1=CC2=C(C=CC=C2S(=O)(=O)O)C(=C1)N=NC3=CC(=C(C=C3N)N)N=NC4=C(C=CC(=C4)[N+](=O)[O-])O</w:t>
            </w:r>
          </w:p>
        </w:tc>
      </w:tr>
      <w:tr w:rsidR="002D5A99" w:rsidRPr="002D5A99" w14:paraId="5CCE2AA8" w14:textId="77777777" w:rsidTr="00896D39">
        <w:trPr>
          <w:trHeight w:val="283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3007B6" w14:textId="77777777" w:rsidR="00836BA2" w:rsidRPr="002D5A99" w:rsidRDefault="00836BA2" w:rsidP="00406AE6">
            <w:pPr>
              <w:spacing w:before="40" w:after="40"/>
              <w:ind w:left="101" w:right="101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eastAsia="Arial" w:hAnsi="Times New Roman" w:cs="Times New Roman"/>
                <w:kern w:val="2"/>
              </w:rPr>
              <w:t>NSC45539</w:t>
            </w:r>
          </w:p>
        </w:tc>
        <w:tc>
          <w:tcPr>
            <w:tcW w:w="6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A4D00B" w14:textId="77777777" w:rsidR="00836BA2" w:rsidRPr="002D5A99" w:rsidRDefault="00871BB8" w:rsidP="00D2346A">
            <w:pPr>
              <w:spacing w:before="40" w:after="40"/>
              <w:ind w:left="101" w:right="101"/>
              <w:jc w:val="both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C1=CC(=CC=C1N=NC2=C(C=CC3=CC(=CC(=C32)S(=O)(=O)O)S(=O)(=O)O)O)[N+](=O)[O-]</w:t>
            </w:r>
          </w:p>
        </w:tc>
      </w:tr>
      <w:tr w:rsidR="002D5A99" w:rsidRPr="002D5A99" w14:paraId="54ACE372" w14:textId="77777777" w:rsidTr="00896D39">
        <w:trPr>
          <w:trHeight w:val="283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47681D" w14:textId="77777777" w:rsidR="00836BA2" w:rsidRPr="002D5A99" w:rsidRDefault="00836BA2" w:rsidP="00406AE6">
            <w:pPr>
              <w:spacing w:before="40" w:after="40"/>
              <w:ind w:left="101" w:right="101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eastAsia="Arial" w:hAnsi="Times New Roman" w:cs="Times New Roman"/>
                <w:kern w:val="2"/>
              </w:rPr>
              <w:t>NSC45540</w:t>
            </w:r>
          </w:p>
        </w:tc>
        <w:tc>
          <w:tcPr>
            <w:tcW w:w="6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720EC2" w14:textId="77777777" w:rsidR="00836BA2" w:rsidRPr="002D5A99" w:rsidRDefault="007B12D5" w:rsidP="00D2346A">
            <w:pPr>
              <w:spacing w:before="40" w:after="40"/>
              <w:ind w:left="101" w:right="101"/>
              <w:jc w:val="both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C1=CC(=CC=C1N=NC2=C3C=CC(=CC3=CC(=C2O)S(=O)(=O)O)S(=O)(=O)O)[N+](=O)[O-]</w:t>
            </w:r>
          </w:p>
        </w:tc>
      </w:tr>
      <w:tr w:rsidR="002D5A99" w:rsidRPr="002D5A99" w14:paraId="0D4F7BA5" w14:textId="77777777" w:rsidTr="00896D39">
        <w:trPr>
          <w:trHeight w:val="283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9E6462" w14:textId="77777777" w:rsidR="00836BA2" w:rsidRPr="002D5A99" w:rsidRDefault="00836BA2" w:rsidP="00406AE6">
            <w:pPr>
              <w:spacing w:before="40" w:after="40"/>
              <w:ind w:left="101" w:right="101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eastAsia="Arial" w:hAnsi="Times New Roman" w:cs="Times New Roman"/>
                <w:kern w:val="2"/>
              </w:rPr>
              <w:t>NSC65820</w:t>
            </w:r>
          </w:p>
        </w:tc>
        <w:tc>
          <w:tcPr>
            <w:tcW w:w="6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27DC084" w14:textId="77777777" w:rsidR="00836BA2" w:rsidRPr="002D5A99" w:rsidRDefault="007B12D5" w:rsidP="00D2346A">
            <w:pPr>
              <w:spacing w:before="40" w:after="40"/>
              <w:ind w:left="101" w:right="101"/>
              <w:jc w:val="both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C1=CC2=C(C=CC(=C2N=NC3=C(C(=CC(=C3)[N+](=O)[O-])[N+](=O)[O-])O)O)C=C1S(=O)(=O)O</w:t>
            </w:r>
          </w:p>
        </w:tc>
      </w:tr>
      <w:tr w:rsidR="002D5A99" w:rsidRPr="002D5A99" w14:paraId="2D49D285" w14:textId="77777777" w:rsidTr="00896D39">
        <w:trPr>
          <w:trHeight w:val="283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472DCD" w14:textId="77777777" w:rsidR="00836BA2" w:rsidRPr="002D5A99" w:rsidRDefault="00836BA2" w:rsidP="00406AE6">
            <w:pPr>
              <w:spacing w:before="40" w:after="40"/>
              <w:ind w:left="101" w:right="101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eastAsia="Arial" w:hAnsi="Times New Roman" w:cs="Times New Roman"/>
                <w:kern w:val="2"/>
              </w:rPr>
              <w:t>NSC45541</w:t>
            </w:r>
          </w:p>
        </w:tc>
        <w:tc>
          <w:tcPr>
            <w:tcW w:w="6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EB4E889" w14:textId="77777777" w:rsidR="00836BA2" w:rsidRPr="002D5A99" w:rsidRDefault="00280777" w:rsidP="00D2346A">
            <w:pPr>
              <w:spacing w:before="40" w:after="40"/>
              <w:ind w:left="101" w:right="101"/>
              <w:jc w:val="both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C1=CC(=CC(=C1)[N+](=O)[O-])N=NC2=C3C=CC(=CC3=CC(=C2O)S(=O)(=O)O)S(=O)(=O)O</w:t>
            </w:r>
          </w:p>
        </w:tc>
      </w:tr>
      <w:tr w:rsidR="002D5A99" w:rsidRPr="002D5A99" w14:paraId="57BCE43F" w14:textId="77777777" w:rsidTr="00896D39">
        <w:trPr>
          <w:trHeight w:val="283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1E10D0" w14:textId="77777777" w:rsidR="00836BA2" w:rsidRPr="002D5A99" w:rsidRDefault="00836BA2" w:rsidP="00406AE6">
            <w:pPr>
              <w:spacing w:before="40" w:after="40"/>
              <w:ind w:left="101" w:right="101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eastAsia="Arial" w:hAnsi="Times New Roman" w:cs="Times New Roman"/>
                <w:kern w:val="2"/>
              </w:rPr>
              <w:t>NSC45538</w:t>
            </w:r>
          </w:p>
        </w:tc>
        <w:tc>
          <w:tcPr>
            <w:tcW w:w="6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0779C89" w14:textId="77777777" w:rsidR="00836BA2" w:rsidRPr="002D5A99" w:rsidRDefault="00850564" w:rsidP="00D2346A">
            <w:pPr>
              <w:spacing w:before="40" w:after="40"/>
              <w:ind w:left="101" w:right="101"/>
              <w:jc w:val="both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C1=CC(=CC=C1N=NC2=C(C=CC3=C2C=CC(=C3)S(=O)(=O)O)O)[N+](=O)[O-]</w:t>
            </w:r>
          </w:p>
        </w:tc>
      </w:tr>
      <w:tr w:rsidR="002D5A99" w:rsidRPr="002D5A99" w14:paraId="2A876FB9" w14:textId="77777777" w:rsidTr="00896D39">
        <w:trPr>
          <w:trHeight w:val="283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48D32BC" w14:textId="77777777" w:rsidR="00FE77BB" w:rsidRPr="002D5A99" w:rsidRDefault="005964E3" w:rsidP="00406AE6">
            <w:pPr>
              <w:spacing w:before="40" w:after="40"/>
              <w:ind w:left="101" w:right="101"/>
              <w:rPr>
                <w:rFonts w:ascii="Times New Roman" w:eastAsia="Arial" w:hAnsi="Times New Roman" w:cs="Times New Roman"/>
                <w:kern w:val="2"/>
              </w:rPr>
            </w:pPr>
            <w:r w:rsidRPr="002D5A99">
              <w:rPr>
                <w:rFonts w:ascii="Times New Roman" w:eastAsia="Arial" w:hAnsi="Times New Roman" w:cs="Times New Roman"/>
                <w:kern w:val="2"/>
              </w:rPr>
              <w:t>NSC8647</w:t>
            </w:r>
          </w:p>
        </w:tc>
        <w:tc>
          <w:tcPr>
            <w:tcW w:w="6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7E014B7" w14:textId="77777777" w:rsidR="00FE77BB" w:rsidRPr="002D5A99" w:rsidRDefault="003B230E" w:rsidP="00D2346A">
            <w:pPr>
              <w:spacing w:before="40" w:after="40"/>
              <w:ind w:left="101" w:right="101"/>
              <w:jc w:val="both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C1=CC2=CC(=C(C(=C2C(=C1)S(=O)(=O)O)O)N=NC3=CC=C(C=C3)[N+](=O)[O-])S(=O)(=O)O</w:t>
            </w:r>
          </w:p>
        </w:tc>
      </w:tr>
      <w:tr w:rsidR="002D5A99" w:rsidRPr="002D5A99" w14:paraId="55A5C738" w14:textId="77777777" w:rsidTr="00896D39">
        <w:trPr>
          <w:trHeight w:val="283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D5CB60" w14:textId="77777777" w:rsidR="00836BA2" w:rsidRPr="002D5A99" w:rsidRDefault="005964E3" w:rsidP="00406AE6">
            <w:pPr>
              <w:spacing w:before="40" w:after="40"/>
              <w:ind w:left="101" w:right="101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eastAsia="Arial" w:hAnsi="Times New Roman" w:cs="Times New Roman"/>
                <w:kern w:val="2"/>
              </w:rPr>
              <w:t>NSC85561</w:t>
            </w:r>
          </w:p>
        </w:tc>
        <w:tc>
          <w:tcPr>
            <w:tcW w:w="6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E7DA13" w14:textId="77777777" w:rsidR="00836BA2" w:rsidRPr="002D5A99" w:rsidRDefault="005964E3" w:rsidP="00D2346A">
            <w:pPr>
              <w:spacing w:before="40" w:after="40"/>
              <w:ind w:left="101" w:right="101"/>
              <w:jc w:val="both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C1=CC=C2C(=C1)C=CC(=C2O)N=NC3=C4C=CC=C(C4=C(C=C3O)S(=O)(=O)[O-])[N+](=O)[O-]</w:t>
            </w:r>
          </w:p>
        </w:tc>
      </w:tr>
      <w:tr w:rsidR="002D5A99" w:rsidRPr="002D5A99" w14:paraId="7A45B36B" w14:textId="77777777" w:rsidTr="00896D39">
        <w:trPr>
          <w:trHeight w:val="283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3D891A6" w14:textId="77777777" w:rsidR="00974264" w:rsidRPr="002D5A99" w:rsidRDefault="00974264" w:rsidP="00974264">
            <w:pPr>
              <w:spacing w:before="40" w:after="40"/>
              <w:ind w:left="101" w:right="101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eastAsia="Arial" w:hAnsi="Times New Roman" w:cs="Times New Roman"/>
                <w:kern w:val="2"/>
              </w:rPr>
              <w:t>NSC47715</w:t>
            </w:r>
          </w:p>
        </w:tc>
        <w:tc>
          <w:tcPr>
            <w:tcW w:w="6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6587322" w14:textId="77777777" w:rsidR="00974264" w:rsidRPr="002D5A99" w:rsidRDefault="0044227B" w:rsidP="00D2346A">
            <w:pPr>
              <w:spacing w:before="40" w:after="40"/>
              <w:ind w:left="101" w:right="101"/>
              <w:jc w:val="both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C1=CC=C2C(=C1)C=CC(=C2O)N=NC3=C(C=C(C4=CC=CC=C43)S(=O)(=O)O)O</w:t>
            </w:r>
          </w:p>
        </w:tc>
      </w:tr>
      <w:tr w:rsidR="002D5A99" w:rsidRPr="002D5A99" w14:paraId="23A9E1D1" w14:textId="77777777" w:rsidTr="00896D39">
        <w:trPr>
          <w:trHeight w:val="283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F01086E" w14:textId="77777777" w:rsidR="00974264" w:rsidRPr="002D5A99" w:rsidRDefault="00974264" w:rsidP="00974264">
            <w:pPr>
              <w:spacing w:before="40" w:after="40"/>
              <w:ind w:left="101" w:right="101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eastAsia="Arial" w:hAnsi="Times New Roman" w:cs="Times New Roman"/>
                <w:kern w:val="2"/>
              </w:rPr>
              <w:t>NSC7223</w:t>
            </w:r>
          </w:p>
        </w:tc>
        <w:tc>
          <w:tcPr>
            <w:tcW w:w="6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5AD47D7" w14:textId="77777777" w:rsidR="00974264" w:rsidRPr="002D5A99" w:rsidRDefault="003B230E" w:rsidP="00D2346A">
            <w:pPr>
              <w:spacing w:before="40" w:after="40"/>
              <w:ind w:left="101" w:right="101"/>
              <w:jc w:val="both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C1=CC=C2C(=C1)C=CC(=C2O)N=NC3=C4C=CC(=CC4=C(C=C3O)S(=O)(=O)O)[N+](=O)[O-]</w:t>
            </w:r>
          </w:p>
        </w:tc>
      </w:tr>
      <w:tr w:rsidR="002D5A99" w:rsidRPr="002D5A99" w14:paraId="06F1F983" w14:textId="77777777" w:rsidTr="00896D39">
        <w:trPr>
          <w:trHeight w:val="283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748D92E" w14:textId="77777777" w:rsidR="00974264" w:rsidRPr="002D5A99" w:rsidRDefault="00974264" w:rsidP="00974264">
            <w:pPr>
              <w:spacing w:before="40" w:after="40"/>
              <w:ind w:left="101" w:right="101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eastAsia="Arial" w:hAnsi="Times New Roman" w:cs="Times New Roman"/>
                <w:kern w:val="2"/>
              </w:rPr>
              <w:t>NSC87862</w:t>
            </w:r>
          </w:p>
        </w:tc>
        <w:tc>
          <w:tcPr>
            <w:tcW w:w="6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0C093C6" w14:textId="77777777" w:rsidR="00974264" w:rsidRPr="002D5A99" w:rsidRDefault="000A4FC9" w:rsidP="00D2346A">
            <w:pPr>
              <w:spacing w:before="40" w:after="40"/>
              <w:ind w:left="101" w:right="101"/>
              <w:jc w:val="both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C1=CC=C2C(=C1)C(=CC(=C2N=NC3=C(C=C(C=C3)O)O)O)S(=O)(=O)O</w:t>
            </w:r>
          </w:p>
        </w:tc>
      </w:tr>
      <w:tr w:rsidR="002D5A99" w:rsidRPr="002D5A99" w14:paraId="0CED05EC" w14:textId="77777777" w:rsidTr="00896D39">
        <w:trPr>
          <w:trHeight w:val="283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BFDBD42" w14:textId="77777777" w:rsidR="00974264" w:rsidRPr="002D5A99" w:rsidRDefault="00974264" w:rsidP="00974264">
            <w:pPr>
              <w:spacing w:before="40" w:after="40"/>
              <w:ind w:left="101" w:right="101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eastAsia="Arial" w:hAnsi="Times New Roman" w:cs="Times New Roman"/>
                <w:kern w:val="2"/>
              </w:rPr>
              <w:t>NSC4203</w:t>
            </w:r>
          </w:p>
        </w:tc>
        <w:tc>
          <w:tcPr>
            <w:tcW w:w="6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5235F7" w14:textId="77777777" w:rsidR="00974264" w:rsidRPr="002D5A99" w:rsidRDefault="0002670D" w:rsidP="00D2346A">
            <w:pPr>
              <w:spacing w:before="40" w:after="40"/>
              <w:ind w:left="101" w:right="101"/>
              <w:jc w:val="both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C1=CC=C2C(=C1)C=CC(=C2N=NC3=C(C=C(C4=CC=CC=C43)S(=O)(=O)O)O)O</w:t>
            </w:r>
          </w:p>
        </w:tc>
      </w:tr>
      <w:tr w:rsidR="002D5A99" w:rsidRPr="002D5A99" w14:paraId="23F3D1BE" w14:textId="77777777" w:rsidTr="00896D39">
        <w:trPr>
          <w:trHeight w:val="283"/>
        </w:trPr>
        <w:tc>
          <w:tcPr>
            <w:tcW w:w="15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C08E341" w14:textId="77777777" w:rsidR="00974264" w:rsidRPr="002D5A99" w:rsidRDefault="00974264" w:rsidP="00974264">
            <w:pPr>
              <w:spacing w:before="40" w:after="40"/>
              <w:ind w:left="101" w:right="101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eastAsia="Arial" w:hAnsi="Times New Roman" w:cs="Times New Roman"/>
                <w:kern w:val="2"/>
              </w:rPr>
              <w:t>NSC73413</w:t>
            </w:r>
          </w:p>
        </w:tc>
        <w:tc>
          <w:tcPr>
            <w:tcW w:w="67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C03417A" w14:textId="77777777" w:rsidR="00974264" w:rsidRPr="002D5A99" w:rsidRDefault="00931D2D" w:rsidP="00D2346A">
            <w:pPr>
              <w:spacing w:before="40" w:after="40"/>
              <w:ind w:left="101" w:right="101"/>
              <w:jc w:val="both"/>
              <w:rPr>
                <w:rFonts w:ascii="Times New Roman" w:hAnsi="Times New Roman" w:cs="Times New Roman"/>
              </w:rPr>
            </w:pPr>
            <w:r w:rsidRPr="002D5A99">
              <w:rPr>
                <w:rFonts w:ascii="Times New Roman" w:hAnsi="Times New Roman" w:cs="Times New Roman"/>
              </w:rPr>
              <w:t>C1=CC=C2C(=C1)C=CC(=C2N=NC3=C4C=CC(=CC4=C(C=C3O)S(=O)(=O)[O-])[N+](=O)[O-])O</w:t>
            </w:r>
          </w:p>
        </w:tc>
      </w:tr>
    </w:tbl>
    <w:p w14:paraId="5BC23991" w14:textId="77777777" w:rsidR="00394165" w:rsidRDefault="00394165">
      <w:pPr>
        <w:rPr>
          <w:rFonts w:ascii="Times New Roman" w:hAnsi="Times New Roman" w:cs="Times New Roman"/>
        </w:rPr>
      </w:pPr>
    </w:p>
    <w:p w14:paraId="45275DD2" w14:textId="77777777" w:rsidR="00394165" w:rsidRDefault="0039416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6DB633D2" w14:textId="475C6713" w:rsidR="00094B65" w:rsidRPr="00D06D91" w:rsidRDefault="00094B65" w:rsidP="00094B65">
      <w:pPr>
        <w:pStyle w:val="1"/>
        <w:rPr>
          <w:color w:val="auto"/>
          <w:sz w:val="24"/>
          <w:szCs w:val="24"/>
        </w:rPr>
      </w:pPr>
      <w:r>
        <w:rPr>
          <w:noProof/>
          <w:color w:val="auto"/>
          <w:sz w:val="24"/>
          <w:szCs w:val="24"/>
        </w:rPr>
        <w:lastRenderedPageBreak/>
        <w:drawing>
          <wp:inline distT="0" distB="0" distL="0" distR="0" wp14:anchorId="3EEB1AAC" wp14:editId="62811D96">
            <wp:extent cx="5956518" cy="4083334"/>
            <wp:effectExtent l="0" t="0" r="0" b="6350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圖片 1"/>
                    <pic:cNvPicPr/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748" r="9193"/>
                    <a:stretch/>
                  </pic:blipFill>
                  <pic:spPr bwMode="auto">
                    <a:xfrm>
                      <a:off x="0" y="0"/>
                      <a:ext cx="5998711" cy="41122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F9D1E2" w14:textId="77777777" w:rsidR="00394165" w:rsidRPr="00BF2BCF" w:rsidRDefault="00394165" w:rsidP="00394165">
      <w:pPr>
        <w:ind w:leftChars="-5" w:left="-12" w:rightChars="-25" w:right="-60"/>
        <w:jc w:val="both"/>
        <w:rPr>
          <w:rFonts w:ascii="Times New Roman" w:hAnsi="Times New Roman" w:cs="Times New Roman"/>
          <w:b/>
          <w:bCs/>
        </w:rPr>
      </w:pPr>
      <w:r w:rsidRPr="00D06D91">
        <w:rPr>
          <w:rFonts w:ascii="Times New Roman" w:hAnsi="Times New Roman" w:cs="Times New Roman"/>
          <w:b/>
          <w:bCs/>
        </w:rPr>
        <w:t xml:space="preserve">Figure </w:t>
      </w:r>
      <w:r>
        <w:rPr>
          <w:rFonts w:ascii="Times New Roman" w:hAnsi="Times New Roman" w:cs="Times New Roman"/>
          <w:b/>
          <w:bCs/>
        </w:rPr>
        <w:t>S1</w:t>
      </w:r>
      <w:r w:rsidRPr="00D06D91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>Docked c</w:t>
      </w:r>
      <w:r w:rsidRPr="00BF2BCF">
        <w:rPr>
          <w:rFonts w:ascii="Times New Roman" w:hAnsi="Times New Roman" w:cs="Times New Roman"/>
          <w:b/>
          <w:bCs/>
        </w:rPr>
        <w:t>ompounds show a high affinity toward the RBS in HA.</w:t>
      </w:r>
    </w:p>
    <w:p w14:paraId="26F5B221" w14:textId="1B2D4043" w:rsidR="00394165" w:rsidRPr="00D06D91" w:rsidRDefault="00394165" w:rsidP="00394165">
      <w:pPr>
        <w:ind w:leftChars="-5" w:left="-12" w:rightChars="-25" w:right="-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docked compounds </w:t>
      </w:r>
      <w:r w:rsidRPr="00C8102D">
        <w:rPr>
          <w:rFonts w:ascii="Times New Roman" w:hAnsi="Times New Roman" w:cs="Times New Roman"/>
          <w:b/>
          <w:bCs/>
        </w:rPr>
        <w:t>(a, d, g)</w:t>
      </w:r>
      <w:r>
        <w:rPr>
          <w:rFonts w:ascii="Times New Roman" w:hAnsi="Times New Roman" w:cs="Times New Roman"/>
          <w:b/>
          <w:bCs/>
        </w:rPr>
        <w:t xml:space="preserve"> </w:t>
      </w:r>
      <w:r w:rsidRPr="00394165">
        <w:rPr>
          <w:rFonts w:ascii="Times New Roman" w:hAnsi="Times New Roman" w:cs="Times New Roman"/>
        </w:rPr>
        <w:t>NSC87862</w:t>
      </w:r>
      <w:r w:rsidRPr="00C8102D">
        <w:rPr>
          <w:rFonts w:ascii="Times New Roman" w:hAnsi="Times New Roman" w:cs="Times New Roman"/>
        </w:rPr>
        <w:t xml:space="preserve">, </w:t>
      </w:r>
      <w:r w:rsidRPr="00C8102D">
        <w:rPr>
          <w:rFonts w:ascii="Times New Roman" w:hAnsi="Times New Roman" w:cs="Times New Roman"/>
          <w:b/>
          <w:bCs/>
        </w:rPr>
        <w:t>(b, e, h)</w:t>
      </w:r>
      <w:r>
        <w:rPr>
          <w:rFonts w:ascii="Times New Roman" w:hAnsi="Times New Roman" w:cs="Times New Roman"/>
          <w:b/>
          <w:bCs/>
        </w:rPr>
        <w:t xml:space="preserve"> </w:t>
      </w:r>
      <w:r w:rsidRPr="00394165">
        <w:rPr>
          <w:rFonts w:ascii="Times New Roman" w:hAnsi="Times New Roman" w:cs="Times New Roman"/>
        </w:rPr>
        <w:t>NSC4203</w:t>
      </w:r>
      <w:r w:rsidRPr="00C8102D">
        <w:rPr>
          <w:rFonts w:ascii="Times New Roman" w:hAnsi="Times New Roman" w:cs="Times New Roman"/>
        </w:rPr>
        <w:t xml:space="preserve">, and </w:t>
      </w:r>
      <w:r w:rsidRPr="00C8102D">
        <w:rPr>
          <w:rFonts w:ascii="Times New Roman" w:hAnsi="Times New Roman" w:cs="Times New Roman"/>
          <w:b/>
          <w:bCs/>
        </w:rPr>
        <w:t xml:space="preserve">(c, f, </w:t>
      </w:r>
      <w:proofErr w:type="spellStart"/>
      <w:r w:rsidRPr="00C8102D">
        <w:rPr>
          <w:rFonts w:ascii="Times New Roman" w:hAnsi="Times New Roman" w:cs="Times New Roman"/>
          <w:b/>
          <w:bCs/>
        </w:rPr>
        <w:t>i</w:t>
      </w:r>
      <w:proofErr w:type="spellEnd"/>
      <w:r w:rsidRPr="00C8102D">
        <w:rPr>
          <w:rFonts w:ascii="Times New Roman" w:hAnsi="Times New Roman" w:cs="Times New Roman"/>
          <w:b/>
          <w:bCs/>
        </w:rPr>
        <w:t>)</w:t>
      </w:r>
      <w:r>
        <w:rPr>
          <w:rFonts w:ascii="Times New Roman" w:hAnsi="Times New Roman" w:cs="Times New Roman"/>
          <w:b/>
          <w:bCs/>
        </w:rPr>
        <w:t xml:space="preserve"> </w:t>
      </w:r>
      <w:r w:rsidRPr="00394165">
        <w:rPr>
          <w:rFonts w:ascii="Times New Roman" w:hAnsi="Times New Roman" w:cs="Times New Roman"/>
        </w:rPr>
        <w:t>NSC73413</w:t>
      </w:r>
      <w:r w:rsidRPr="00C8102D">
        <w:rPr>
          <w:rFonts w:ascii="Times New Roman" w:hAnsi="Times New Roman" w:cs="Times New Roman"/>
        </w:rPr>
        <w:t xml:space="preserve"> </w:t>
      </w:r>
      <w:r w:rsidRPr="00C8102D">
        <w:rPr>
          <w:rFonts w:ascii="Times New Roman" w:hAnsi="Times New Roman" w:cs="Times New Roman"/>
          <w:b/>
          <w:bCs/>
        </w:rPr>
        <w:t xml:space="preserve"> </w:t>
      </w:r>
      <w:r w:rsidRPr="00C8102D">
        <w:rPr>
          <w:rFonts w:ascii="Times New Roman" w:hAnsi="Times New Roman" w:cs="Times New Roman"/>
        </w:rPr>
        <w:t xml:space="preserve">are displayed in different </w:t>
      </w:r>
      <w:r>
        <w:rPr>
          <w:rFonts w:ascii="Times New Roman" w:hAnsi="Times New Roman" w:cs="Times New Roman"/>
        </w:rPr>
        <w:t>v</w:t>
      </w:r>
      <w:r w:rsidRPr="00C8102D">
        <w:rPr>
          <w:rFonts w:ascii="Times New Roman" w:hAnsi="Times New Roman" w:cs="Times New Roman"/>
        </w:rPr>
        <w:t>isualization</w:t>
      </w:r>
      <w:r>
        <w:rPr>
          <w:rFonts w:ascii="Times New Roman" w:hAnsi="Times New Roman" w:cs="Times New Roman"/>
        </w:rPr>
        <w:t xml:space="preserve"> modes</w:t>
      </w:r>
      <w:r w:rsidRPr="00C8102D">
        <w:rPr>
          <w:rFonts w:ascii="Times New Roman" w:hAnsi="Times New Roman" w:cs="Times New Roman"/>
        </w:rPr>
        <w:t xml:space="preserve">. </w:t>
      </w:r>
      <w:r w:rsidRPr="00C8102D">
        <w:rPr>
          <w:rFonts w:ascii="Times New Roman" w:hAnsi="Times New Roman" w:cs="Times New Roman"/>
          <w:b/>
          <w:bCs/>
        </w:rPr>
        <w:t>(a-c)</w:t>
      </w:r>
      <w:r w:rsidRPr="00C8102D">
        <w:rPr>
          <w:rFonts w:ascii="Times New Roman" w:hAnsi="Times New Roman" w:cs="Times New Roman"/>
        </w:rPr>
        <w:t xml:space="preserve"> The interaction diagrams</w:t>
      </w:r>
      <w:r>
        <w:rPr>
          <w:rFonts w:ascii="Times New Roman" w:hAnsi="Times New Roman" w:cs="Times New Roman"/>
        </w:rPr>
        <w:t xml:space="preserve"> between docked </w:t>
      </w:r>
      <w:r w:rsidRPr="00C8102D">
        <w:rPr>
          <w:rFonts w:ascii="Times New Roman" w:hAnsi="Times New Roman" w:cs="Times New Roman"/>
        </w:rPr>
        <w:t>compound</w:t>
      </w:r>
      <w:r>
        <w:rPr>
          <w:rFonts w:ascii="Times New Roman" w:hAnsi="Times New Roman" w:cs="Times New Roman"/>
        </w:rPr>
        <w:t>s</w:t>
      </w:r>
      <w:r w:rsidRPr="00C8102D">
        <w:rPr>
          <w:rFonts w:ascii="Times New Roman" w:hAnsi="Times New Roman" w:cs="Times New Roman"/>
        </w:rPr>
        <w:t xml:space="preserve"> and protein are shown in 2D plot</w:t>
      </w:r>
      <w:r>
        <w:rPr>
          <w:rFonts w:ascii="Times New Roman" w:hAnsi="Times New Roman" w:cs="Times New Roman"/>
        </w:rPr>
        <w:t>s by t</w:t>
      </w:r>
      <w:r w:rsidRPr="00C8102D">
        <w:rPr>
          <w:rFonts w:ascii="Times New Roman" w:hAnsi="Times New Roman" w:cs="Times New Roman"/>
        </w:rPr>
        <w:t>he PROTEINS PLUS server</w:t>
      </w:r>
      <w:r w:rsidRPr="00D06D91">
        <w:rPr>
          <w:rFonts w:ascii="Times New Roman" w:hAnsi="Times New Roman" w:cs="Times New Roman"/>
        </w:rPr>
        <w:fldChar w:fldCharType="begin"/>
      </w:r>
      <w:r w:rsidRPr="00D06D91">
        <w:rPr>
          <w:rFonts w:ascii="Times New Roman" w:hAnsi="Times New Roman" w:cs="Times New Roman"/>
        </w:rPr>
        <w:instrText xml:space="preserve"> ADDIN EN.CITE &lt;EndNote&gt;&lt;Cite&gt;&lt;Author&gt;Stierand&lt;/Author&gt;&lt;Year&gt;2006&lt;/Year&gt;&lt;RecNum&gt;73&lt;/RecNum&gt;&lt;DisplayText&gt;&lt;style face="superscript"&gt;26&lt;/style&gt;&lt;/DisplayText&gt;&lt;record&gt;&lt;rec-number&gt;73&lt;/rec-number&gt;&lt;foreign-keys&gt;&lt;key app="EN" db-id="ex29wsvs9xz09keedpvvsxekpxrwptza2aa0" timestamp="1604635734"&gt;73&lt;/key&gt;&lt;/foreign-keys&gt;&lt;ref-type name="Journal Article"&gt;17&lt;/ref-type&gt;&lt;contributors&gt;&lt;authors&gt;&lt;author&gt;Stierand, K.&lt;/author&gt;&lt;author&gt;Maass, P. C.&lt;/author&gt;&lt;author&gt;Rarey, M.&lt;/author&gt;&lt;/authors&gt;&lt;/contributors&gt;&lt;auth-address&gt;Center for Bioinformatics (ZBH), University of Hamburg, Bundesstrasse 43, 20146 Hamburg, Germany.&lt;/auth-address&gt;&lt;titles&gt;&lt;title&gt;Molecular complexes at a glance: automated generation of two-dimensional complex diagrams&lt;/title&gt;&lt;secondary-title&gt;Bioinformatics&lt;/secondary-title&gt;&lt;/titles&gt;&lt;periodical&gt;&lt;full-title&gt;Bioinformatics&lt;/full-title&gt;&lt;/periodical&gt;&lt;pages&gt;1710-6&lt;/pages&gt;&lt;volume&gt;22&lt;/volume&gt;&lt;number&gt;14&lt;/number&gt;&lt;edition&gt;2006/04/25&lt;/edition&gt;&lt;keywords&gt;&lt;keyword&gt;*Algorithms&lt;/keyword&gt;&lt;keyword&gt;Binding Sites&lt;/keyword&gt;&lt;keyword&gt;Computer Simulation&lt;/keyword&gt;&lt;keyword&gt;Ligands&lt;/keyword&gt;&lt;keyword&gt;*Models, Chemical&lt;/keyword&gt;&lt;keyword&gt;*Models, Molecular&lt;/keyword&gt;&lt;keyword&gt;Multiprotein Complexes/analysis/*chemistry/ultrastructure&lt;/keyword&gt;&lt;keyword&gt;Protein Binding&lt;/keyword&gt;&lt;keyword&gt;Protein Conformation&lt;/keyword&gt;&lt;keyword&gt;Proteins/analysis/*chemistry/ultrastructure&lt;/keyword&gt;&lt;keyword&gt;Sequence Analysis, Protein/*methods&lt;/keyword&gt;&lt;keyword&gt;*User-Computer Interface&lt;/keyword&gt;&lt;/keywords&gt;&lt;dates&gt;&lt;year&gt;2006&lt;/year&gt;&lt;pub-dates&gt;&lt;date&gt;Jul 15&lt;/date&gt;&lt;/pub-dates&gt;&lt;/dates&gt;&lt;isbn&gt;1367-4811 (Electronic)&amp;#xD;1367-4803 (Linking)&lt;/isbn&gt;&lt;accession-num&gt;16632493&lt;/accession-num&gt;&lt;urls&gt;&lt;related-urls&gt;&lt;url&gt;https://www.ncbi.nlm.nih.gov/pubmed/16632493&lt;/url&gt;&lt;/related-urls&gt;&lt;/urls&gt;&lt;electronic-resource-num&gt;10.1093/bioinformatics/btl150&lt;/electronic-resource-num&gt;&lt;/record&gt;&lt;/Cite&gt;&lt;/EndNote&gt;</w:instrText>
      </w:r>
      <w:r w:rsidRPr="00D06D91">
        <w:rPr>
          <w:rFonts w:ascii="Times New Roman" w:hAnsi="Times New Roman" w:cs="Times New Roman"/>
        </w:rPr>
        <w:fldChar w:fldCharType="separate"/>
      </w:r>
      <w:r w:rsidRPr="00D06D91">
        <w:rPr>
          <w:rFonts w:ascii="Times New Roman" w:hAnsi="Times New Roman" w:cs="Times New Roman"/>
          <w:noProof/>
          <w:vertAlign w:val="superscript"/>
        </w:rPr>
        <w:t>26</w:t>
      </w:r>
      <w:r w:rsidRPr="00D06D91">
        <w:rPr>
          <w:rFonts w:ascii="Times New Roman" w:hAnsi="Times New Roman" w:cs="Times New Roman"/>
        </w:rPr>
        <w:fldChar w:fldCharType="end"/>
      </w:r>
      <w:r w:rsidRPr="00C8102D">
        <w:rPr>
          <w:rFonts w:ascii="Times New Roman" w:hAnsi="Times New Roman" w:cs="Times New Roman"/>
        </w:rPr>
        <w:t xml:space="preserve">. </w:t>
      </w:r>
      <w:r w:rsidRPr="00C8102D">
        <w:rPr>
          <w:rFonts w:ascii="Times New Roman" w:hAnsi="Times New Roman" w:cs="Times New Roman"/>
          <w:b/>
          <w:bCs/>
        </w:rPr>
        <w:t>(d-f)</w:t>
      </w:r>
      <w:r w:rsidRPr="00C8102D">
        <w:rPr>
          <w:rFonts w:ascii="Times New Roman" w:hAnsi="Times New Roman" w:cs="Times New Roman"/>
        </w:rPr>
        <w:t xml:space="preserve"> Visualization of the </w:t>
      </w:r>
      <w:r>
        <w:rPr>
          <w:rFonts w:ascii="Times New Roman" w:hAnsi="Times New Roman" w:cs="Times New Roman"/>
        </w:rPr>
        <w:t xml:space="preserve">docked compounds with </w:t>
      </w:r>
      <w:r w:rsidRPr="00C8102D">
        <w:rPr>
          <w:rFonts w:ascii="Times New Roman" w:hAnsi="Times New Roman" w:cs="Times New Roman"/>
        </w:rPr>
        <w:t>anchors</w:t>
      </w:r>
      <w:r>
        <w:rPr>
          <w:rFonts w:ascii="Times New Roman" w:hAnsi="Times New Roman" w:cs="Times New Roman"/>
        </w:rPr>
        <w:t xml:space="preserve"> in RBS of HA</w:t>
      </w:r>
      <w:r w:rsidRPr="00C8102D">
        <w:rPr>
          <w:rFonts w:ascii="Times New Roman" w:hAnsi="Times New Roman" w:cs="Times New Roman"/>
        </w:rPr>
        <w:t xml:space="preserve">. HA is shown </w:t>
      </w:r>
      <w:r>
        <w:rPr>
          <w:rFonts w:ascii="Times New Roman" w:hAnsi="Times New Roman" w:cs="Times New Roman"/>
        </w:rPr>
        <w:t>in</w:t>
      </w:r>
      <w:r w:rsidRPr="00C8102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</w:t>
      </w:r>
      <w:r w:rsidRPr="00C8102D">
        <w:rPr>
          <w:rFonts w:ascii="Times New Roman" w:hAnsi="Times New Roman" w:cs="Times New Roman"/>
        </w:rPr>
        <w:t>cartoon</w:t>
      </w:r>
      <w:r>
        <w:rPr>
          <w:rFonts w:ascii="Times New Roman" w:hAnsi="Times New Roman" w:cs="Times New Roman"/>
        </w:rPr>
        <w:t>,</w:t>
      </w:r>
      <w:r w:rsidRPr="00C8102D">
        <w:rPr>
          <w:rFonts w:ascii="Times New Roman" w:hAnsi="Times New Roman" w:cs="Times New Roman"/>
        </w:rPr>
        <w:t xml:space="preserve"> anchors are shown </w:t>
      </w:r>
      <w:r>
        <w:rPr>
          <w:rFonts w:ascii="Times New Roman" w:hAnsi="Times New Roman" w:cs="Times New Roman"/>
        </w:rPr>
        <w:t>as t</w:t>
      </w:r>
      <w:r w:rsidRPr="00763F69">
        <w:rPr>
          <w:rFonts w:ascii="Times New Roman" w:hAnsi="Times New Roman" w:cs="Times New Roman"/>
        </w:rPr>
        <w:t>ransparent</w:t>
      </w:r>
      <w:r>
        <w:rPr>
          <w:rFonts w:ascii="Times New Roman" w:hAnsi="Times New Roman" w:cs="Times New Roman"/>
        </w:rPr>
        <w:t xml:space="preserve"> spheres</w:t>
      </w:r>
      <w:r w:rsidRPr="00C8102D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i</w:t>
      </w:r>
      <w:r w:rsidRPr="00C8102D">
        <w:rPr>
          <w:rFonts w:ascii="Times New Roman" w:hAnsi="Times New Roman" w:cs="Times New Roman"/>
        </w:rPr>
        <w:t xml:space="preserve">nteractive residues are shown as </w:t>
      </w:r>
      <w:r>
        <w:rPr>
          <w:rFonts w:ascii="Times New Roman" w:hAnsi="Times New Roman" w:cs="Times New Roman"/>
        </w:rPr>
        <w:t xml:space="preserve">cyan </w:t>
      </w:r>
      <w:r w:rsidRPr="00C8102D">
        <w:rPr>
          <w:rFonts w:ascii="Times New Roman" w:hAnsi="Times New Roman" w:cs="Times New Roman"/>
        </w:rPr>
        <w:t>sticks, and the</w:t>
      </w:r>
      <w:r>
        <w:rPr>
          <w:rFonts w:ascii="Times New Roman" w:hAnsi="Times New Roman" w:cs="Times New Roman"/>
        </w:rPr>
        <w:t xml:space="preserve"> docked compounds are shown as grey sticks</w:t>
      </w:r>
      <w:r w:rsidRPr="00C8102D">
        <w:rPr>
          <w:rFonts w:ascii="Times New Roman" w:hAnsi="Times New Roman" w:cs="Times New Roman"/>
        </w:rPr>
        <w:t xml:space="preserve">. </w:t>
      </w:r>
      <w:r w:rsidRPr="00C8102D">
        <w:rPr>
          <w:rFonts w:ascii="Times New Roman" w:hAnsi="Times New Roman" w:cs="Times New Roman"/>
          <w:b/>
          <w:bCs/>
        </w:rPr>
        <w:t>(g-</w:t>
      </w:r>
      <w:proofErr w:type="spellStart"/>
      <w:r w:rsidRPr="00C8102D">
        <w:rPr>
          <w:rFonts w:ascii="Times New Roman" w:hAnsi="Times New Roman" w:cs="Times New Roman"/>
          <w:b/>
          <w:bCs/>
        </w:rPr>
        <w:t>i</w:t>
      </w:r>
      <w:proofErr w:type="spellEnd"/>
      <w:r w:rsidRPr="00C8102D">
        <w:rPr>
          <w:rFonts w:ascii="Times New Roman" w:hAnsi="Times New Roman" w:cs="Times New Roman"/>
          <w:b/>
          <w:bCs/>
        </w:rPr>
        <w:t>)</w:t>
      </w:r>
      <w:r w:rsidRPr="00C8102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he docked compounds in the RBS with s</w:t>
      </w:r>
      <w:r w:rsidRPr="00C8102D">
        <w:rPr>
          <w:rFonts w:ascii="Times New Roman" w:hAnsi="Times New Roman" w:cs="Times New Roman"/>
        </w:rPr>
        <w:t xml:space="preserve">urface mode. </w:t>
      </w:r>
      <w:proofErr w:type="spellStart"/>
      <w:r w:rsidRPr="00C8102D">
        <w:rPr>
          <w:rFonts w:ascii="Times New Roman" w:hAnsi="Times New Roman" w:cs="Times New Roman"/>
        </w:rPr>
        <w:t>PyMOL</w:t>
      </w:r>
      <w:proofErr w:type="spellEnd"/>
      <w:r w:rsidRPr="00C8102D">
        <w:rPr>
          <w:rFonts w:ascii="Times New Roman" w:hAnsi="Times New Roman" w:cs="Times New Roman"/>
        </w:rPr>
        <w:t xml:space="preserve"> software was used to draw all the 3D figures</w:t>
      </w:r>
      <w:r>
        <w:rPr>
          <w:rFonts w:ascii="Times New Roman" w:hAnsi="Times New Roman"/>
        </w:rPr>
        <w:t>.</w:t>
      </w:r>
    </w:p>
    <w:p w14:paraId="3ABF6C76" w14:textId="77777777" w:rsidR="002D026A" w:rsidRPr="00394165" w:rsidRDefault="002D026A">
      <w:pPr>
        <w:rPr>
          <w:rFonts w:ascii="Times New Roman" w:hAnsi="Times New Roman" w:cs="Times New Roman"/>
        </w:rPr>
      </w:pPr>
    </w:p>
    <w:sectPr w:rsidR="002D026A" w:rsidRPr="00394165" w:rsidSect="0044521E">
      <w:pgSz w:w="11900" w:h="16840"/>
      <w:pgMar w:top="1440" w:right="1800" w:bottom="1440" w:left="1800" w:header="851" w:footer="992" w:gutter="0"/>
      <w:cols w:space="425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Narrow">
    <w:altName w:val="Arial Narrow"/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22"/>
  <w:bordersDoNotSurroundHeader/>
  <w:bordersDoNotSurroundFooter/>
  <w:proofState w:spelling="clean"/>
  <w:defaultTabStop w:val="48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E5DB1"/>
    <w:rsid w:val="00007C62"/>
    <w:rsid w:val="00015811"/>
    <w:rsid w:val="00017B12"/>
    <w:rsid w:val="00022308"/>
    <w:rsid w:val="0002670D"/>
    <w:rsid w:val="000411AD"/>
    <w:rsid w:val="0007585C"/>
    <w:rsid w:val="00085100"/>
    <w:rsid w:val="00094B65"/>
    <w:rsid w:val="000A2734"/>
    <w:rsid w:val="000A4FC9"/>
    <w:rsid w:val="000B5A89"/>
    <w:rsid w:val="000C61E4"/>
    <w:rsid w:val="00117644"/>
    <w:rsid w:val="00135FA9"/>
    <w:rsid w:val="00136DF1"/>
    <w:rsid w:val="00146C45"/>
    <w:rsid w:val="00154209"/>
    <w:rsid w:val="001B3107"/>
    <w:rsid w:val="001C2B89"/>
    <w:rsid w:val="001D11FA"/>
    <w:rsid w:val="001D147E"/>
    <w:rsid w:val="001D56F1"/>
    <w:rsid w:val="001E36CC"/>
    <w:rsid w:val="001E5DB1"/>
    <w:rsid w:val="001F29A8"/>
    <w:rsid w:val="001F2AFB"/>
    <w:rsid w:val="001F6DE0"/>
    <w:rsid w:val="00201E81"/>
    <w:rsid w:val="00202A4A"/>
    <w:rsid w:val="00220612"/>
    <w:rsid w:val="00224D33"/>
    <w:rsid w:val="0022672B"/>
    <w:rsid w:val="00231E53"/>
    <w:rsid w:val="002367EF"/>
    <w:rsid w:val="00253374"/>
    <w:rsid w:val="002619DB"/>
    <w:rsid w:val="00280777"/>
    <w:rsid w:val="00282C4C"/>
    <w:rsid w:val="0029512C"/>
    <w:rsid w:val="002A129B"/>
    <w:rsid w:val="002A4997"/>
    <w:rsid w:val="002B2902"/>
    <w:rsid w:val="002B4F54"/>
    <w:rsid w:val="002D026A"/>
    <w:rsid w:val="002D5A99"/>
    <w:rsid w:val="002E26AB"/>
    <w:rsid w:val="002E2A9D"/>
    <w:rsid w:val="00314872"/>
    <w:rsid w:val="00316942"/>
    <w:rsid w:val="00326534"/>
    <w:rsid w:val="00343633"/>
    <w:rsid w:val="00394165"/>
    <w:rsid w:val="003A589C"/>
    <w:rsid w:val="003B230E"/>
    <w:rsid w:val="003C1274"/>
    <w:rsid w:val="003D22D8"/>
    <w:rsid w:val="003D5A02"/>
    <w:rsid w:val="003E1ED6"/>
    <w:rsid w:val="00414B90"/>
    <w:rsid w:val="00422417"/>
    <w:rsid w:val="0044227B"/>
    <w:rsid w:val="0044521E"/>
    <w:rsid w:val="0046501D"/>
    <w:rsid w:val="00471887"/>
    <w:rsid w:val="00476F9F"/>
    <w:rsid w:val="00484DB1"/>
    <w:rsid w:val="00487791"/>
    <w:rsid w:val="00491CB3"/>
    <w:rsid w:val="004B2112"/>
    <w:rsid w:val="004C3339"/>
    <w:rsid w:val="004D3158"/>
    <w:rsid w:val="004D5A6E"/>
    <w:rsid w:val="004E5738"/>
    <w:rsid w:val="004F48D1"/>
    <w:rsid w:val="004F7E66"/>
    <w:rsid w:val="00505B50"/>
    <w:rsid w:val="005151C3"/>
    <w:rsid w:val="005324F6"/>
    <w:rsid w:val="005348F8"/>
    <w:rsid w:val="00566EE3"/>
    <w:rsid w:val="00567D31"/>
    <w:rsid w:val="00571F18"/>
    <w:rsid w:val="00572C80"/>
    <w:rsid w:val="00574E53"/>
    <w:rsid w:val="005757D4"/>
    <w:rsid w:val="00577FC8"/>
    <w:rsid w:val="00583DA7"/>
    <w:rsid w:val="005924E8"/>
    <w:rsid w:val="005964E3"/>
    <w:rsid w:val="005A29B9"/>
    <w:rsid w:val="005B3D32"/>
    <w:rsid w:val="005B7088"/>
    <w:rsid w:val="005D3A2C"/>
    <w:rsid w:val="005E1638"/>
    <w:rsid w:val="005E4C32"/>
    <w:rsid w:val="005F4BA4"/>
    <w:rsid w:val="00603293"/>
    <w:rsid w:val="00604847"/>
    <w:rsid w:val="006153D3"/>
    <w:rsid w:val="00617035"/>
    <w:rsid w:val="00627973"/>
    <w:rsid w:val="0063129A"/>
    <w:rsid w:val="006352F2"/>
    <w:rsid w:val="00657F74"/>
    <w:rsid w:val="00660C2A"/>
    <w:rsid w:val="00661C6E"/>
    <w:rsid w:val="00664F91"/>
    <w:rsid w:val="00666B20"/>
    <w:rsid w:val="006713E7"/>
    <w:rsid w:val="006771B3"/>
    <w:rsid w:val="00681A7F"/>
    <w:rsid w:val="00683C0A"/>
    <w:rsid w:val="00685B99"/>
    <w:rsid w:val="006A1CFC"/>
    <w:rsid w:val="006A2B02"/>
    <w:rsid w:val="006E4602"/>
    <w:rsid w:val="006E538F"/>
    <w:rsid w:val="006E640C"/>
    <w:rsid w:val="006E7478"/>
    <w:rsid w:val="006F0089"/>
    <w:rsid w:val="00703E63"/>
    <w:rsid w:val="0070503F"/>
    <w:rsid w:val="00706C6C"/>
    <w:rsid w:val="00714476"/>
    <w:rsid w:val="0071756F"/>
    <w:rsid w:val="007265E6"/>
    <w:rsid w:val="0073396F"/>
    <w:rsid w:val="00744855"/>
    <w:rsid w:val="00745D43"/>
    <w:rsid w:val="00751567"/>
    <w:rsid w:val="00761801"/>
    <w:rsid w:val="007633A8"/>
    <w:rsid w:val="00770C80"/>
    <w:rsid w:val="00771C16"/>
    <w:rsid w:val="007B0257"/>
    <w:rsid w:val="007B12D5"/>
    <w:rsid w:val="007B322B"/>
    <w:rsid w:val="007B5F29"/>
    <w:rsid w:val="007C10C0"/>
    <w:rsid w:val="007C20E2"/>
    <w:rsid w:val="007E232E"/>
    <w:rsid w:val="007E5BA5"/>
    <w:rsid w:val="008060B3"/>
    <w:rsid w:val="0081290A"/>
    <w:rsid w:val="00813FFB"/>
    <w:rsid w:val="00836BA2"/>
    <w:rsid w:val="00844673"/>
    <w:rsid w:val="0084676B"/>
    <w:rsid w:val="00847114"/>
    <w:rsid w:val="00850564"/>
    <w:rsid w:val="008524F0"/>
    <w:rsid w:val="00852F03"/>
    <w:rsid w:val="008630B6"/>
    <w:rsid w:val="00871BB8"/>
    <w:rsid w:val="00873E7F"/>
    <w:rsid w:val="00885A09"/>
    <w:rsid w:val="00886D5D"/>
    <w:rsid w:val="008916EB"/>
    <w:rsid w:val="00894348"/>
    <w:rsid w:val="00896D39"/>
    <w:rsid w:val="008A17DE"/>
    <w:rsid w:val="008A6C18"/>
    <w:rsid w:val="008B5643"/>
    <w:rsid w:val="008C170F"/>
    <w:rsid w:val="008C48E9"/>
    <w:rsid w:val="008D6366"/>
    <w:rsid w:val="008E19FC"/>
    <w:rsid w:val="008E4521"/>
    <w:rsid w:val="008E5F77"/>
    <w:rsid w:val="008F49FC"/>
    <w:rsid w:val="00900F4D"/>
    <w:rsid w:val="009013EE"/>
    <w:rsid w:val="009022F2"/>
    <w:rsid w:val="00920E92"/>
    <w:rsid w:val="00930FED"/>
    <w:rsid w:val="00931D2D"/>
    <w:rsid w:val="009347F5"/>
    <w:rsid w:val="00940669"/>
    <w:rsid w:val="00950509"/>
    <w:rsid w:val="009527BC"/>
    <w:rsid w:val="00965127"/>
    <w:rsid w:val="0096721B"/>
    <w:rsid w:val="00974264"/>
    <w:rsid w:val="0099347D"/>
    <w:rsid w:val="00993E9F"/>
    <w:rsid w:val="009A1932"/>
    <w:rsid w:val="009B79A0"/>
    <w:rsid w:val="009C2D01"/>
    <w:rsid w:val="009C377A"/>
    <w:rsid w:val="009C4D77"/>
    <w:rsid w:val="009F2D1F"/>
    <w:rsid w:val="00A006BF"/>
    <w:rsid w:val="00A13785"/>
    <w:rsid w:val="00A21119"/>
    <w:rsid w:val="00A36E84"/>
    <w:rsid w:val="00A50A61"/>
    <w:rsid w:val="00A632F6"/>
    <w:rsid w:val="00A64D8F"/>
    <w:rsid w:val="00A84C11"/>
    <w:rsid w:val="00A8627C"/>
    <w:rsid w:val="00A869DB"/>
    <w:rsid w:val="00A969C1"/>
    <w:rsid w:val="00AB2CE5"/>
    <w:rsid w:val="00AD43F6"/>
    <w:rsid w:val="00AE62BE"/>
    <w:rsid w:val="00AF65C9"/>
    <w:rsid w:val="00B03EFA"/>
    <w:rsid w:val="00B206B8"/>
    <w:rsid w:val="00B5120D"/>
    <w:rsid w:val="00B51C83"/>
    <w:rsid w:val="00B83EB6"/>
    <w:rsid w:val="00B861ED"/>
    <w:rsid w:val="00B96CAA"/>
    <w:rsid w:val="00BC5070"/>
    <w:rsid w:val="00BD1746"/>
    <w:rsid w:val="00BD3370"/>
    <w:rsid w:val="00BD457C"/>
    <w:rsid w:val="00BE5176"/>
    <w:rsid w:val="00BE579B"/>
    <w:rsid w:val="00C03E57"/>
    <w:rsid w:val="00C0465B"/>
    <w:rsid w:val="00C0615E"/>
    <w:rsid w:val="00C14868"/>
    <w:rsid w:val="00C173EA"/>
    <w:rsid w:val="00C2339E"/>
    <w:rsid w:val="00C24905"/>
    <w:rsid w:val="00C25A40"/>
    <w:rsid w:val="00C3427B"/>
    <w:rsid w:val="00C405F9"/>
    <w:rsid w:val="00C42199"/>
    <w:rsid w:val="00C516A5"/>
    <w:rsid w:val="00C536C4"/>
    <w:rsid w:val="00C6550D"/>
    <w:rsid w:val="00C84093"/>
    <w:rsid w:val="00C92243"/>
    <w:rsid w:val="00C972AA"/>
    <w:rsid w:val="00CA2430"/>
    <w:rsid w:val="00D04BE6"/>
    <w:rsid w:val="00D05086"/>
    <w:rsid w:val="00D07956"/>
    <w:rsid w:val="00D12D3F"/>
    <w:rsid w:val="00D1455B"/>
    <w:rsid w:val="00D15478"/>
    <w:rsid w:val="00D2346A"/>
    <w:rsid w:val="00D23FEF"/>
    <w:rsid w:val="00D241C5"/>
    <w:rsid w:val="00D349E6"/>
    <w:rsid w:val="00D37874"/>
    <w:rsid w:val="00D6181D"/>
    <w:rsid w:val="00D71049"/>
    <w:rsid w:val="00D9720A"/>
    <w:rsid w:val="00DA2EEC"/>
    <w:rsid w:val="00DA3D76"/>
    <w:rsid w:val="00DB2DFA"/>
    <w:rsid w:val="00DB7F3B"/>
    <w:rsid w:val="00DD746B"/>
    <w:rsid w:val="00DE0466"/>
    <w:rsid w:val="00DE4832"/>
    <w:rsid w:val="00DE4BD0"/>
    <w:rsid w:val="00DF03C8"/>
    <w:rsid w:val="00DF4FCC"/>
    <w:rsid w:val="00E01C35"/>
    <w:rsid w:val="00E17BF4"/>
    <w:rsid w:val="00E20F2C"/>
    <w:rsid w:val="00E27982"/>
    <w:rsid w:val="00E432A7"/>
    <w:rsid w:val="00E446A6"/>
    <w:rsid w:val="00E62CB5"/>
    <w:rsid w:val="00E7482A"/>
    <w:rsid w:val="00E77070"/>
    <w:rsid w:val="00E77D53"/>
    <w:rsid w:val="00E812A6"/>
    <w:rsid w:val="00E83264"/>
    <w:rsid w:val="00EE5F93"/>
    <w:rsid w:val="00EE6293"/>
    <w:rsid w:val="00F01BFD"/>
    <w:rsid w:val="00F02DD6"/>
    <w:rsid w:val="00F031E4"/>
    <w:rsid w:val="00F415D0"/>
    <w:rsid w:val="00F4518E"/>
    <w:rsid w:val="00F4790D"/>
    <w:rsid w:val="00F62AB2"/>
    <w:rsid w:val="00F720FE"/>
    <w:rsid w:val="00FA5544"/>
    <w:rsid w:val="00FB7C35"/>
    <w:rsid w:val="00FC1E6C"/>
    <w:rsid w:val="00FC519D"/>
    <w:rsid w:val="00FD5E07"/>
    <w:rsid w:val="00FE77BB"/>
    <w:rsid w:val="00FF0F51"/>
    <w:rsid w:val="00FF1A88"/>
    <w:rsid w:val="00FF48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4EFDFFF"/>
  <w15:chartTrackingRefBased/>
  <w15:docId w15:val="{5A5A9425-7E62-E541-B13F-8ACDF5F65A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B230E"/>
    <w:rPr>
      <w:rFonts w:ascii="新細明體" w:eastAsia="新細明體" w:hAnsi="新細明體" w:cs="新細明體"/>
      <w:kern w:val="0"/>
    </w:rPr>
  </w:style>
  <w:style w:type="paragraph" w:styleId="1">
    <w:name w:val="heading 1"/>
    <w:basedOn w:val="a"/>
    <w:link w:val="10"/>
    <w:uiPriority w:val="9"/>
    <w:qFormat/>
    <w:rsid w:val="00394165"/>
    <w:pPr>
      <w:spacing w:before="600" w:after="60" w:line="288" w:lineRule="auto"/>
      <w:outlineLvl w:val="0"/>
    </w:pPr>
    <w:rPr>
      <w:rFonts w:ascii="Times New Roman" w:eastAsia="Times New Roman" w:hAnsi="Times New Roman" w:cs="Times New Roman"/>
      <w:b/>
      <w:color w:val="000000" w:themeColor="text1"/>
      <w:spacing w:val="14"/>
      <w:sz w:val="26"/>
      <w:szCs w:val="26"/>
      <w:lang w:val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標題 1 字元"/>
    <w:basedOn w:val="a0"/>
    <w:link w:val="1"/>
    <w:uiPriority w:val="9"/>
    <w:rsid w:val="00394165"/>
    <w:rPr>
      <w:rFonts w:ascii="Times New Roman" w:eastAsia="Times New Roman" w:hAnsi="Times New Roman" w:cs="Times New Roman"/>
      <w:b/>
      <w:color w:val="000000" w:themeColor="text1"/>
      <w:spacing w:val="14"/>
      <w:kern w:val="0"/>
      <w:sz w:val="26"/>
      <w:szCs w:val="26"/>
      <w:lang w:val="en-GB"/>
    </w:rPr>
  </w:style>
  <w:style w:type="paragraph" w:styleId="a3">
    <w:name w:val="header"/>
    <w:basedOn w:val="a"/>
    <w:link w:val="a4"/>
    <w:uiPriority w:val="99"/>
    <w:unhideWhenUsed/>
    <w:qFormat/>
    <w:rsid w:val="00094B65"/>
    <w:pPr>
      <w:ind w:left="357"/>
    </w:pPr>
    <w:rPr>
      <w:rFonts w:asciiTheme="minorHAnsi" w:eastAsiaTheme="minorEastAsia" w:hAnsiTheme="minorHAnsi" w:cstheme="minorBidi"/>
      <w:color w:val="4472C4" w:themeColor="accent1"/>
      <w:sz w:val="22"/>
      <w:szCs w:val="22"/>
      <w:lang w:val="en-GB"/>
    </w:rPr>
  </w:style>
  <w:style w:type="character" w:customStyle="1" w:styleId="a4">
    <w:name w:val="頁首 字元"/>
    <w:basedOn w:val="a0"/>
    <w:link w:val="a3"/>
    <w:uiPriority w:val="99"/>
    <w:rsid w:val="00094B65"/>
    <w:rPr>
      <w:color w:val="4472C4" w:themeColor="accent1"/>
      <w:kern w:val="0"/>
      <w:sz w:val="22"/>
      <w:szCs w:val="22"/>
      <w:lang w:val="en-GB"/>
    </w:rPr>
  </w:style>
  <w:style w:type="character" w:styleId="a5">
    <w:name w:val="Hyperlink"/>
    <w:basedOn w:val="a0"/>
    <w:uiPriority w:val="99"/>
    <w:unhideWhenUsed/>
    <w:rsid w:val="00094B65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0470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01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80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854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895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011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1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0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53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149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447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tif"/><Relationship Id="rId4" Type="http://schemas.openxmlformats.org/officeDocument/2006/relationships/hyperlink" Target="mailto:chlu@mail.cmu.edu.tw" TargetMode="Externa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細明體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新細明體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797</Words>
  <Characters>4543</Characters>
  <Application>Microsoft Office Word</Application>
  <DocSecurity>0</DocSecurity>
  <Lines>37</Lines>
  <Paragraphs>10</Paragraphs>
  <ScaleCrop>false</ScaleCrop>
  <Manager/>
  <Company/>
  <LinksUpToDate>false</LinksUpToDate>
  <CharactersWithSpaces>5330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ih-Hao Lu</dc:creator>
  <cp:keywords/>
  <dc:description/>
  <cp:lastModifiedBy>Chih-Hao Lu</cp:lastModifiedBy>
  <cp:revision>3</cp:revision>
  <dcterms:created xsi:type="dcterms:W3CDTF">2020-12-14T07:49:00Z</dcterms:created>
  <dcterms:modified xsi:type="dcterms:W3CDTF">2020-12-14T07:50:00Z</dcterms:modified>
  <cp:category/>
</cp:coreProperties>
</file>